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E8FDD7" w14:textId="77777777" w:rsidR="004F6F87" w:rsidRDefault="003B65BD" w:rsidP="004F6F87">
      <w:pPr>
        <w:rPr>
          <w:rFonts w:ascii="Arial" w:hAnsi="Arial" w:cs="Arial"/>
          <w:b/>
          <w:bCs/>
          <w:sz w:val="22"/>
          <w:szCs w:val="22"/>
        </w:rPr>
      </w:pPr>
      <w:r w:rsidRPr="00FC72AD">
        <w:rPr>
          <w:rFonts w:ascii="Arial" w:hAnsi="Arial" w:cs="Arial"/>
          <w:b/>
          <w:bCs/>
          <w:sz w:val="22"/>
          <w:szCs w:val="22"/>
        </w:rPr>
        <w:t>EXPANDED METABOLOMICS METHODS AND OTHER TECHNICAL DETAILS</w:t>
      </w:r>
    </w:p>
    <w:p w14:paraId="4757E850" w14:textId="4BFC3779" w:rsidR="007B4951" w:rsidRPr="004F6F87" w:rsidRDefault="00FC72AD" w:rsidP="004F6F87">
      <w:pPr>
        <w:spacing w:before="240" w:after="120"/>
        <w:rPr>
          <w:rFonts w:ascii="Arial" w:hAnsi="Arial" w:cs="Arial"/>
          <w:b/>
          <w:bCs/>
          <w:sz w:val="22"/>
          <w:szCs w:val="22"/>
        </w:rPr>
      </w:pPr>
      <w:r>
        <w:rPr>
          <w:rFonts w:ascii="Arial" w:hAnsi="Arial" w:cs="Arial"/>
          <w:sz w:val="22"/>
          <w:szCs w:val="22"/>
        </w:rPr>
        <w:t>In keeping with</w:t>
      </w:r>
      <w:r w:rsidR="00F8509B" w:rsidRPr="00FC72AD">
        <w:rPr>
          <w:rFonts w:ascii="Arial" w:hAnsi="Arial" w:cs="Arial"/>
          <w:sz w:val="22"/>
          <w:szCs w:val="22"/>
        </w:rPr>
        <w:t xml:space="preserve"> consensus reporting standards for metabolomics experiments,</w:t>
      </w:r>
      <w:r w:rsidR="007B4951" w:rsidRPr="00FC72AD">
        <w:rPr>
          <w:rFonts w:ascii="Arial" w:hAnsi="Arial" w:cs="Arial"/>
          <w:sz w:val="22"/>
          <w:szCs w:val="22"/>
        </w:rPr>
        <w:fldChar w:fldCharType="begin"/>
      </w:r>
      <w:r w:rsidR="007B4951" w:rsidRPr="00FC72AD">
        <w:rPr>
          <w:rFonts w:ascii="Arial" w:hAnsi="Arial" w:cs="Arial"/>
          <w:sz w:val="22"/>
          <w:szCs w:val="22"/>
        </w:rPr>
        <w:instrText xml:space="preserve"> ADDIN ZOTERO_ITEM CSL_CITATION {"citationID":"vzR5jSvS","properties":{"formattedCitation":"\\super 1\\nosupersub{}","plainCitation":"1","noteIndex":0},"citationItems":[{"id":10778,"uris":["http://zotero.org/users/10926678/items/7Z9JK3BI"],"itemData":{"id":10778,"type":"article-journal","abstract":"There is a general consensus that supports the need for standardized reporting of metadata or information describing large-scale metabolomics and other functional genomics data sets. Reporting of standard metadata provides a biological and empirical context for the data, facilitates experimental replication, and enables the re-interrogation and comparison of data by others. Accordingly, the Metabolomics Standards Initiative is building a general consensus concerning the minimum reporting standards for metabolomics experiments of which the Chemical Analysis Working Group (CAWG) is a member of this community effort. This article proposes the minimum reporting standards related to the chemical analysis aspects of metabolomics experiments including: sample preparation, experimental analysis, quality control, metabolite identification, and data pre-processing. These minimum standards currently focus mostly upon mass spectrometry and nuclear magnetic resonance spectroscopy due to the popularity of these techniques in metabolomics. However, additional input concerning other techniques is welcomed and can be provided via the CAWG on-line discussion forum at http://msi-workgroups.sourceforge.net/ or Msi-workgroups-feedback@lists.sourceforge.net. Further, community input related to this document can also be provided via this electronic forum.","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4951" w:rsidRPr="00FC72AD">
        <w:rPr>
          <w:rFonts w:ascii="Arial" w:hAnsi="Arial" w:cs="Arial"/>
          <w:sz w:val="22"/>
          <w:szCs w:val="22"/>
        </w:rPr>
        <w:fldChar w:fldCharType="separate"/>
      </w:r>
      <w:r w:rsidR="007B4951" w:rsidRPr="00FC72AD">
        <w:rPr>
          <w:rFonts w:ascii="Arial" w:eastAsiaTheme="minorHAnsi" w:hAnsi="Arial" w:cs="Arial"/>
          <w:sz w:val="22"/>
          <w:szCs w:val="22"/>
          <w:vertAlign w:val="superscript"/>
          <w14:ligatures w14:val="standardContextual"/>
        </w:rPr>
        <w:t>1</w:t>
      </w:r>
      <w:r w:rsidR="007B4951" w:rsidRPr="00FC72AD">
        <w:rPr>
          <w:rFonts w:ascii="Arial" w:hAnsi="Arial" w:cs="Arial"/>
          <w:sz w:val="22"/>
          <w:szCs w:val="22"/>
        </w:rPr>
        <w:fldChar w:fldCharType="end"/>
      </w:r>
      <w:r w:rsidR="003C5239" w:rsidRPr="00FC72AD">
        <w:rPr>
          <w:rFonts w:ascii="Arial" w:hAnsi="Arial" w:cs="Arial"/>
          <w:sz w:val="22"/>
          <w:szCs w:val="22"/>
        </w:rPr>
        <w:t xml:space="preserve"> </w:t>
      </w:r>
      <w:r w:rsidR="001E3C33" w:rsidRPr="00FC72AD">
        <w:rPr>
          <w:rFonts w:ascii="Arial" w:hAnsi="Arial" w:cs="Arial"/>
          <w:sz w:val="22"/>
          <w:szCs w:val="22"/>
        </w:rPr>
        <w:t xml:space="preserve">we provide in-depth </w:t>
      </w:r>
      <w:r w:rsidR="00A10BB4" w:rsidRPr="00FC72AD">
        <w:rPr>
          <w:rFonts w:ascii="Arial" w:hAnsi="Arial" w:cs="Arial"/>
          <w:sz w:val="22"/>
          <w:szCs w:val="22"/>
        </w:rPr>
        <w:t>metabolomics details as follows. In addition, we provide expanded details on statistical analyses</w:t>
      </w:r>
      <w:r w:rsidR="00784415" w:rsidRPr="00FC72AD">
        <w:rPr>
          <w:rFonts w:ascii="Arial" w:hAnsi="Arial" w:cs="Arial"/>
          <w:sz w:val="22"/>
          <w:szCs w:val="22"/>
        </w:rPr>
        <w:t xml:space="preserve"> and other technical details</w:t>
      </w:r>
      <w:r w:rsidR="00A10BB4" w:rsidRPr="00FC72AD">
        <w:rPr>
          <w:rFonts w:ascii="Arial" w:hAnsi="Arial" w:cs="Arial"/>
          <w:sz w:val="22"/>
          <w:szCs w:val="22"/>
        </w:rPr>
        <w:t>:</w:t>
      </w:r>
      <w:r w:rsidR="00F8509B" w:rsidRPr="00FC72AD">
        <w:rPr>
          <w:rFonts w:ascii="Arial" w:hAnsi="Arial" w:cs="Arial"/>
          <w:sz w:val="22"/>
          <w:szCs w:val="22"/>
        </w:rPr>
        <w:t xml:space="preserve"> </w:t>
      </w:r>
    </w:p>
    <w:p w14:paraId="457C0DB3" w14:textId="3B932F12" w:rsidR="00127F94" w:rsidRPr="00FC72AD" w:rsidRDefault="00340728" w:rsidP="00296B58">
      <w:pPr>
        <w:jc w:val="both"/>
        <w:rPr>
          <w:rFonts w:ascii="Arial" w:hAnsi="Arial" w:cs="Arial"/>
          <w:i/>
          <w:iCs/>
          <w:sz w:val="22"/>
          <w:szCs w:val="22"/>
          <w:u w:val="single"/>
        </w:rPr>
      </w:pPr>
      <w:r w:rsidRPr="00FC72AD">
        <w:rPr>
          <w:rFonts w:ascii="Arial" w:hAnsi="Arial" w:cs="Arial"/>
          <w:i/>
          <w:iCs/>
          <w:sz w:val="22"/>
          <w:szCs w:val="22"/>
          <w:u w:val="single"/>
        </w:rPr>
        <w:t>Sample Collection</w:t>
      </w:r>
      <w:r w:rsidR="003B65BD" w:rsidRPr="00FC72AD">
        <w:rPr>
          <w:rFonts w:ascii="Arial" w:hAnsi="Arial" w:cs="Arial"/>
          <w:i/>
          <w:iCs/>
          <w:sz w:val="22"/>
          <w:szCs w:val="22"/>
          <w:u w:val="single"/>
        </w:rPr>
        <w:t xml:space="preserve"> and Processing</w:t>
      </w:r>
      <w:r w:rsidR="00127F94" w:rsidRPr="00FC72AD">
        <w:rPr>
          <w:rFonts w:ascii="Arial" w:hAnsi="Arial" w:cs="Arial"/>
          <w:i/>
          <w:iCs/>
          <w:sz w:val="22"/>
          <w:szCs w:val="22"/>
        </w:rPr>
        <w:t>:</w:t>
      </w:r>
    </w:p>
    <w:p w14:paraId="0181DC47" w14:textId="7C62829A" w:rsidR="64904690" w:rsidRPr="0065225C" w:rsidRDefault="00D70DC8" w:rsidP="00296B58">
      <w:pPr>
        <w:spacing w:after="120"/>
        <w:jc w:val="both"/>
        <w:rPr>
          <w:rFonts w:ascii="Arial" w:hAnsi="Arial" w:cs="Arial"/>
          <w:i/>
          <w:iCs/>
          <w:sz w:val="22"/>
          <w:szCs w:val="22"/>
          <w:u w:val="single"/>
        </w:rPr>
      </w:pPr>
      <w:r w:rsidRPr="00FC72AD">
        <w:rPr>
          <w:rFonts w:ascii="Arial" w:hAnsi="Arial" w:cs="Arial"/>
          <w:sz w:val="22"/>
          <w:szCs w:val="22"/>
        </w:rPr>
        <w:t>Blood samples were collected immediately before transplant into K</w:t>
      </w:r>
      <w:r w:rsidRPr="00FC72AD">
        <w:rPr>
          <w:rFonts w:ascii="Arial" w:hAnsi="Arial" w:cs="Arial"/>
          <w:sz w:val="22"/>
          <w:szCs w:val="22"/>
          <w:vertAlign w:val="subscript"/>
        </w:rPr>
        <w:t>2</w:t>
      </w:r>
      <w:r w:rsidRPr="00FC72AD">
        <w:rPr>
          <w:rFonts w:ascii="Arial" w:hAnsi="Arial" w:cs="Arial"/>
          <w:sz w:val="22"/>
          <w:szCs w:val="22"/>
        </w:rPr>
        <w:t>EDTA plasma preparation tubes</w:t>
      </w:r>
      <w:r w:rsidR="00E53A02" w:rsidRPr="00FC72AD">
        <w:rPr>
          <w:rFonts w:ascii="Arial" w:hAnsi="Arial" w:cs="Arial"/>
          <w:sz w:val="22"/>
          <w:szCs w:val="22"/>
        </w:rPr>
        <w:t xml:space="preserve">. Once samples were collected from patients, they were immediately placed on ice. The samples remained on ice and were centrifuged at 2500 x g for 15 minutes at </w:t>
      </w:r>
      <w:r w:rsidR="00E53A02" w:rsidRPr="00FC72AD">
        <w:rPr>
          <w:rFonts w:ascii="Arial" w:hAnsi="Arial" w:cs="Arial"/>
          <w:color w:val="1F1F1F"/>
          <w:sz w:val="22"/>
          <w:szCs w:val="22"/>
          <w:shd w:val="clear" w:color="auto" w:fill="FFFFFF"/>
        </w:rPr>
        <w:t xml:space="preserve">4°C within 5 hours of collection (the </w:t>
      </w:r>
      <w:r w:rsidR="00E53A02" w:rsidRPr="00FC72AD">
        <w:rPr>
          <w:rFonts w:ascii="Arial" w:hAnsi="Arial" w:cs="Arial"/>
          <w:sz w:val="22"/>
          <w:szCs w:val="22"/>
        </w:rPr>
        <w:t>mean time from collection to processing for all samples = 1 hour)</w:t>
      </w:r>
      <w:r w:rsidR="00E53A02" w:rsidRPr="00FC72AD">
        <w:rPr>
          <w:rFonts w:ascii="Arial" w:hAnsi="Arial" w:cs="Arial"/>
          <w:color w:val="1F1F1F"/>
          <w:sz w:val="22"/>
          <w:szCs w:val="22"/>
          <w:shd w:val="clear" w:color="auto" w:fill="FFFFFF"/>
        </w:rPr>
        <w:t>. Following centrifugation, three aliquots were made from the supernatant, which were stored at -80°C shortly afte</w:t>
      </w:r>
      <w:r w:rsidR="00E53A02" w:rsidRPr="00296B58">
        <w:rPr>
          <w:rFonts w:ascii="Arial" w:hAnsi="Arial" w:cs="Arial"/>
          <w:sz w:val="22"/>
          <w:szCs w:val="22"/>
        </w:rPr>
        <w:t>r.</w:t>
      </w:r>
    </w:p>
    <w:p w14:paraId="6ADBD09B" w14:textId="15C44F8F" w:rsidR="00340728" w:rsidRPr="00FC72AD" w:rsidRDefault="00340728" w:rsidP="00296B58">
      <w:pPr>
        <w:jc w:val="both"/>
        <w:rPr>
          <w:rFonts w:ascii="Arial" w:hAnsi="Arial" w:cs="Arial"/>
          <w:i/>
          <w:iCs/>
          <w:sz w:val="22"/>
          <w:szCs w:val="22"/>
          <w:u w:val="single"/>
        </w:rPr>
      </w:pPr>
      <w:r w:rsidRPr="00FC72AD">
        <w:rPr>
          <w:rFonts w:ascii="Arial" w:hAnsi="Arial" w:cs="Arial"/>
          <w:i/>
          <w:iCs/>
          <w:sz w:val="22"/>
          <w:szCs w:val="22"/>
          <w:u w:val="single"/>
        </w:rPr>
        <w:t>Metabolomics Profiling with Liquid Chromatography-Mass Spectrometry</w:t>
      </w:r>
      <w:r w:rsidR="004B031A" w:rsidRPr="00FC72AD">
        <w:rPr>
          <w:rFonts w:ascii="Arial" w:hAnsi="Arial" w:cs="Arial"/>
          <w:i/>
          <w:iCs/>
          <w:sz w:val="22"/>
          <w:szCs w:val="22"/>
          <w:u w:val="single"/>
        </w:rPr>
        <w:t xml:space="preserve"> (LC-MS)</w:t>
      </w:r>
    </w:p>
    <w:p w14:paraId="4103B245" w14:textId="08C9DE08" w:rsidR="00F11E13" w:rsidRPr="00FC72AD" w:rsidRDefault="00340728" w:rsidP="00296B58">
      <w:pPr>
        <w:jc w:val="both"/>
        <w:rPr>
          <w:rFonts w:ascii="Arial" w:hAnsi="Arial" w:cs="Arial"/>
          <w:color w:val="1F1F1F"/>
          <w:sz w:val="22"/>
          <w:szCs w:val="22"/>
          <w:shd w:val="clear" w:color="auto" w:fill="FFFFFF"/>
        </w:rPr>
      </w:pPr>
      <w:r w:rsidRPr="00FC72AD">
        <w:rPr>
          <w:rFonts w:ascii="Arial" w:hAnsi="Arial" w:cs="Arial"/>
          <w:sz w:val="22"/>
          <w:szCs w:val="22"/>
        </w:rPr>
        <w:t>High-resolution metabolomics was performed in the Emory Clinical Biomarkers Laboratory as previously described.</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qoCQInzv","properties":{"formattedCitation":"\\super 2\\nosupersub{}","plainCitation":"2","noteIndex":0},"citationItems":[{"id":5951,"uris":["http://zotero.org/users/10926678/items/9KTSLH5C"],"itemData":{"id":5951,"type":"article-journal","abstract":"Reference standardization was developed to address quantiﬁcation and harmonization challenges for high-resolution metabolomics (HRM) data collected across di</w:instrText>
      </w:r>
      <w:r w:rsidR="006E285B">
        <w:rPr>
          <w:rFonts w:ascii="Cambria Math" w:hAnsi="Cambria Math" w:cs="Cambria Math"/>
          <w:sz w:val="22"/>
          <w:szCs w:val="22"/>
        </w:rPr>
        <w:instrText>ﬀ</w:instrText>
      </w:r>
      <w:r w:rsidR="006E285B">
        <w:rPr>
          <w:rFonts w:ascii="Arial" w:hAnsi="Arial" w:cs="Arial"/>
          <w:sz w:val="22"/>
          <w:szCs w:val="22"/>
        </w:rPr>
        <w:instrText xml:space="preserve">erent studies or analytical methods. Reference standardization relies on the concurrent analysis of calibrated pooled reference samples at predeﬁned intervals and enables a singlestep batch correction and quantiﬁcation for high-throughput metabolomics. Here, we provide quantitative measures of approximately 200 metabolites for each of three pooled reference materials (220 metabolites for Qstd3, 211 metabolites for CHEAR, 204 metabolites for NIST1950) and show application of this approach for quantiﬁcation supports harmonization of metabolomics data collected from 3677 human samples in 17 separate studies analyzed by two complementary HRM methods over a 17-month period. The results establish reference standardization as a method suitable for harmonizing largescale metabolomics data and extending capabilities to quantify large numbers of known and unidentiﬁed metabolites detected by high-resolution mass spectrometry methods.","container-title":"Analytical Chemistry","DOI":"10.1021/acs.analchem.0c00338","ISSN":"0003-2700, 1520-6882","issue":"13","journalAbbreviation":"Anal. Chem.","language":"en","license":"https://doi.org/10.15223/policy-029","page":"8836-8844","source":"DOI.org (Crossref)","title":"Reference Standardization for Quantification and Harmonization of Large-Scale Metabolomics","volume":"92","author":[{"family":"Liu","given":"Ken H."},{"family":"Nellis","given":"Mary"},{"family":"Uppal","given":"Karan"},{"family":"Ma","given":"Chunyu"},{"family":"Tran","given":"ViLinh"},{"family":"Liang","given":"Yongliang"},{"family":"Walker","given":"Douglas I."},{"family":"Jones","given":"Dean P."}],"issued":{"date-parts":[["2020",7,7]]}}}],"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2</w:t>
      </w:r>
      <w:r w:rsidRPr="00FC72AD">
        <w:rPr>
          <w:rFonts w:ascii="Arial" w:hAnsi="Arial" w:cs="Arial"/>
          <w:sz w:val="22"/>
          <w:szCs w:val="22"/>
        </w:rPr>
        <w:fldChar w:fldCharType="end"/>
      </w:r>
      <w:r w:rsidRPr="00FC72AD">
        <w:rPr>
          <w:rFonts w:ascii="Arial" w:hAnsi="Arial" w:cs="Arial"/>
          <w:sz w:val="22"/>
          <w:szCs w:val="22"/>
        </w:rPr>
        <w:t xml:space="preserve"> </w:t>
      </w:r>
      <w:r w:rsidR="007F3442" w:rsidRPr="00FC72AD">
        <w:rPr>
          <w:rFonts w:ascii="Arial" w:hAnsi="Arial" w:cs="Arial"/>
          <w:sz w:val="22"/>
          <w:szCs w:val="22"/>
        </w:rPr>
        <w:t>Acetonitrile</w:t>
      </w:r>
      <w:r w:rsidRPr="00FC72AD">
        <w:rPr>
          <w:rFonts w:ascii="Arial" w:hAnsi="Arial" w:cs="Arial"/>
          <w:sz w:val="22"/>
          <w:szCs w:val="22"/>
        </w:rPr>
        <w:t xml:space="preserve"> containing internal standards was added to thawed plasma samples at a 2:1 ratio. Samples were then vortexed and allowed to incubate on ice for 30 minutes. Following incubation, samples were vortexed and then centrifuged 20,817 x g for 20 minutes. Supernatants were then transferred into</w:t>
      </w:r>
      <w:r w:rsidR="004F3EEC" w:rsidRPr="00FC72AD">
        <w:rPr>
          <w:rFonts w:ascii="Arial" w:hAnsi="Arial" w:cs="Arial"/>
          <w:sz w:val="22"/>
          <w:szCs w:val="22"/>
        </w:rPr>
        <w:t xml:space="preserve"> </w:t>
      </w:r>
      <w:r w:rsidR="009B77A6" w:rsidRPr="00FC72AD">
        <w:rPr>
          <w:rFonts w:ascii="Arial" w:hAnsi="Arial" w:cs="Arial"/>
          <w:sz w:val="22"/>
          <w:szCs w:val="22"/>
        </w:rPr>
        <w:t>new</w:t>
      </w:r>
      <w:r w:rsidR="004F3EEC" w:rsidRPr="00FC72AD">
        <w:rPr>
          <w:rFonts w:ascii="Arial" w:hAnsi="Arial" w:cs="Arial"/>
          <w:sz w:val="22"/>
          <w:szCs w:val="22"/>
        </w:rPr>
        <w:t xml:space="preserve"> microcentrifuge vials</w:t>
      </w:r>
      <w:r w:rsidR="00FF0A50" w:rsidRPr="00FC72AD">
        <w:rPr>
          <w:rFonts w:ascii="Arial" w:hAnsi="Arial" w:cs="Arial"/>
          <w:sz w:val="22"/>
          <w:szCs w:val="22"/>
        </w:rPr>
        <w:t>.</w:t>
      </w:r>
      <w:r w:rsidR="004F3EEC" w:rsidRPr="00FC72AD">
        <w:rPr>
          <w:rFonts w:ascii="Arial" w:hAnsi="Arial" w:cs="Arial"/>
          <w:color w:val="1F1F1F"/>
          <w:sz w:val="22"/>
          <w:szCs w:val="22"/>
          <w:shd w:val="clear" w:color="auto" w:fill="FFFFFF"/>
        </w:rPr>
        <w:t xml:space="preserve"> </w:t>
      </w:r>
      <w:r w:rsidR="00A0620C" w:rsidRPr="00FC72AD">
        <w:rPr>
          <w:rFonts w:ascii="Arial" w:hAnsi="Arial" w:cs="Arial"/>
          <w:color w:val="1F1F1F"/>
          <w:sz w:val="22"/>
          <w:szCs w:val="22"/>
          <w:shd w:val="clear" w:color="auto" w:fill="FFFFFF"/>
        </w:rPr>
        <w:t xml:space="preserve">An aliquot of these </w:t>
      </w:r>
      <w:r w:rsidR="009B77A6" w:rsidRPr="00FC72AD">
        <w:rPr>
          <w:rFonts w:ascii="Arial" w:hAnsi="Arial" w:cs="Arial"/>
          <w:sz w:val="22"/>
          <w:szCs w:val="22"/>
        </w:rPr>
        <w:t>samples w</w:t>
      </w:r>
      <w:r w:rsidR="00A0620C" w:rsidRPr="00FC72AD">
        <w:rPr>
          <w:rFonts w:ascii="Arial" w:hAnsi="Arial" w:cs="Arial"/>
          <w:sz w:val="22"/>
          <w:szCs w:val="22"/>
        </w:rPr>
        <w:t>as then</w:t>
      </w:r>
      <w:r w:rsidR="009B77A6" w:rsidRPr="00FC72AD">
        <w:rPr>
          <w:rFonts w:ascii="Arial" w:hAnsi="Arial" w:cs="Arial"/>
          <w:sz w:val="22"/>
          <w:szCs w:val="22"/>
        </w:rPr>
        <w:t xml:space="preserve"> diluted</w:t>
      </w:r>
      <w:r w:rsidR="00A0620C" w:rsidRPr="00FC72AD">
        <w:rPr>
          <w:rFonts w:ascii="Arial" w:hAnsi="Arial" w:cs="Arial"/>
          <w:sz w:val="22"/>
          <w:szCs w:val="22"/>
        </w:rPr>
        <w:t xml:space="preserve"> 8-fold</w:t>
      </w:r>
      <w:r w:rsidR="00E5250F" w:rsidRPr="00FC72AD">
        <w:rPr>
          <w:rFonts w:ascii="Arial" w:hAnsi="Arial" w:cs="Arial"/>
          <w:sz w:val="22"/>
          <w:szCs w:val="22"/>
        </w:rPr>
        <w:t xml:space="preserve"> in acetonitrile</w:t>
      </w:r>
      <w:r w:rsidR="009B77A6" w:rsidRPr="00FC72AD">
        <w:rPr>
          <w:rFonts w:ascii="Arial" w:hAnsi="Arial" w:cs="Arial"/>
          <w:sz w:val="22"/>
          <w:szCs w:val="22"/>
        </w:rPr>
        <w:t xml:space="preserve"> in</w:t>
      </w:r>
      <w:r w:rsidR="00E5250F" w:rsidRPr="00FC72AD">
        <w:rPr>
          <w:rFonts w:ascii="Arial" w:hAnsi="Arial" w:cs="Arial"/>
          <w:sz w:val="22"/>
          <w:szCs w:val="22"/>
        </w:rPr>
        <w:t>to</w:t>
      </w:r>
      <w:r w:rsidR="009B77A6" w:rsidRPr="00FC72AD">
        <w:rPr>
          <w:rFonts w:ascii="Arial" w:hAnsi="Arial" w:cs="Arial"/>
          <w:sz w:val="22"/>
          <w:szCs w:val="22"/>
        </w:rPr>
        <w:t xml:space="preserve"> </w:t>
      </w:r>
      <w:r w:rsidRPr="00FC72AD">
        <w:rPr>
          <w:rFonts w:ascii="Arial" w:hAnsi="Arial" w:cs="Arial"/>
          <w:sz w:val="22"/>
          <w:szCs w:val="22"/>
        </w:rPr>
        <w:t xml:space="preserve">autosampler vials. These were loaded onto autosampler plates and were kept at </w:t>
      </w:r>
      <w:r w:rsidRPr="00FC72AD">
        <w:rPr>
          <w:rFonts w:ascii="Arial" w:hAnsi="Arial" w:cs="Arial"/>
          <w:color w:val="1F1F1F"/>
          <w:sz w:val="22"/>
          <w:szCs w:val="22"/>
          <w:shd w:val="clear" w:color="auto" w:fill="FFFFFF"/>
        </w:rPr>
        <w:t>-20°C until analysis. Pooled control plasma</w:t>
      </w:r>
      <w:r w:rsidR="3FEDE408" w:rsidRPr="00FC72AD">
        <w:rPr>
          <w:rFonts w:ascii="Arial" w:hAnsi="Arial" w:cs="Arial"/>
          <w:color w:val="1F1F1F"/>
          <w:sz w:val="22"/>
          <w:szCs w:val="22"/>
          <w:shd w:val="clear" w:color="auto" w:fill="FFFFFF"/>
        </w:rPr>
        <w:t xml:space="preserve"> </w:t>
      </w:r>
      <w:r w:rsidR="3FEDE408" w:rsidRPr="00FC72AD">
        <w:rPr>
          <w:rFonts w:ascii="Arial" w:eastAsia="Arial" w:hAnsi="Arial" w:cs="Arial"/>
          <w:sz w:val="22"/>
          <w:szCs w:val="22"/>
        </w:rPr>
        <w:t>(</w:t>
      </w:r>
      <w:proofErr w:type="spellStart"/>
      <w:r w:rsidR="3FEDE408" w:rsidRPr="00FC72AD">
        <w:rPr>
          <w:rFonts w:ascii="Arial" w:eastAsia="Arial" w:hAnsi="Arial" w:cs="Arial"/>
          <w:sz w:val="22"/>
          <w:szCs w:val="22"/>
        </w:rPr>
        <w:t>Equitech</w:t>
      </w:r>
      <w:proofErr w:type="spellEnd"/>
      <w:r w:rsidR="3FEDE408" w:rsidRPr="00FC72AD">
        <w:rPr>
          <w:rFonts w:ascii="Arial" w:eastAsia="Arial" w:hAnsi="Arial" w:cs="Arial"/>
          <w:sz w:val="22"/>
          <w:szCs w:val="22"/>
        </w:rPr>
        <w:t>-Bio, SHP45)</w:t>
      </w:r>
      <w:r w:rsidRPr="00FC72AD">
        <w:rPr>
          <w:rFonts w:ascii="Arial" w:hAnsi="Arial" w:cs="Arial"/>
          <w:color w:val="1F1F1F"/>
          <w:sz w:val="22"/>
          <w:szCs w:val="22"/>
          <w:shd w:val="clear" w:color="auto" w:fill="FFFFFF"/>
        </w:rPr>
        <w:t>,</w:t>
      </w:r>
      <w:r w:rsidR="5F239FA4" w:rsidRPr="00FC72AD">
        <w:rPr>
          <w:rFonts w:ascii="Arial" w:hAnsi="Arial" w:cs="Arial"/>
          <w:color w:val="1F1F1F"/>
          <w:sz w:val="22"/>
          <w:szCs w:val="22"/>
        </w:rPr>
        <w:t xml:space="preserve"> </w:t>
      </w:r>
      <w:r w:rsidR="00297735" w:rsidRPr="00FC72AD">
        <w:rPr>
          <w:rFonts w:ascii="Arial" w:hAnsi="Arial" w:cs="Arial"/>
          <w:color w:val="1F1F1F"/>
          <w:sz w:val="22"/>
          <w:szCs w:val="22"/>
          <w:shd w:val="clear" w:color="auto" w:fill="FFFFFF"/>
        </w:rPr>
        <w:t xml:space="preserve">National Institute of Standards and Technology (NIST) </w:t>
      </w:r>
      <w:r w:rsidRPr="00FC72AD">
        <w:rPr>
          <w:rFonts w:ascii="Arial" w:hAnsi="Arial" w:cs="Arial"/>
          <w:color w:val="1F1F1F"/>
          <w:sz w:val="22"/>
          <w:szCs w:val="22"/>
          <w:shd w:val="clear" w:color="auto" w:fill="FFFFFF"/>
        </w:rPr>
        <w:t>reference plasma, and plasma from individual control donors were prepared and analyzed in tandem.</w:t>
      </w:r>
      <w:r w:rsidR="003677A7" w:rsidRPr="00FC72AD">
        <w:rPr>
          <w:rFonts w:ascii="Arial" w:hAnsi="Arial" w:cs="Arial"/>
          <w:color w:val="1F1F1F"/>
          <w:sz w:val="22"/>
          <w:szCs w:val="22"/>
          <w:shd w:val="clear" w:color="auto" w:fill="FFFFFF"/>
        </w:rPr>
        <w:t xml:space="preserve"> </w:t>
      </w:r>
    </w:p>
    <w:p w14:paraId="3CAB21EA" w14:textId="1709E94E" w:rsidR="00D70DC8" w:rsidRPr="00296B58" w:rsidRDefault="00E66757" w:rsidP="00296B58">
      <w:pPr>
        <w:spacing w:after="120"/>
        <w:ind w:firstLine="720"/>
        <w:jc w:val="both"/>
        <w:rPr>
          <w:rFonts w:ascii="Arial" w:hAnsi="Arial" w:cs="Arial"/>
          <w:color w:val="1F1F1F"/>
          <w:sz w:val="22"/>
          <w:szCs w:val="22"/>
        </w:rPr>
      </w:pPr>
      <w:r w:rsidRPr="00FC72AD">
        <w:rPr>
          <w:rFonts w:ascii="Arial" w:hAnsi="Arial" w:cs="Arial"/>
          <w:sz w:val="22"/>
          <w:szCs w:val="22"/>
        </w:rPr>
        <w:t xml:space="preserve">Metabolomics analysis was conducted with a liquid chromatography-mass spectrometry system (LC-MS) consisting of a Vanquish Duo UHPLC coupled to an Orbitrap ID-X </w:t>
      </w:r>
      <w:proofErr w:type="spellStart"/>
      <w:r w:rsidRPr="00FC72AD">
        <w:rPr>
          <w:rFonts w:ascii="Arial" w:hAnsi="Arial" w:cs="Arial"/>
          <w:sz w:val="22"/>
          <w:szCs w:val="22"/>
        </w:rPr>
        <w:t>Tribrid</w:t>
      </w:r>
      <w:proofErr w:type="spellEnd"/>
      <w:r w:rsidRPr="00FC72AD">
        <w:rPr>
          <w:rFonts w:ascii="Arial" w:hAnsi="Arial" w:cs="Arial"/>
          <w:sz w:val="22"/>
          <w:szCs w:val="22"/>
        </w:rPr>
        <w:t xml:space="preserve"> Mass Spectrometer (</w:t>
      </w:r>
      <w:proofErr w:type="spellStart"/>
      <w:r w:rsidRPr="00FC72AD">
        <w:rPr>
          <w:rFonts w:ascii="Arial" w:hAnsi="Arial" w:cs="Arial"/>
          <w:sz w:val="22"/>
          <w:szCs w:val="22"/>
        </w:rPr>
        <w:t>Thermo</w:t>
      </w:r>
      <w:proofErr w:type="spellEnd"/>
      <w:r w:rsidRPr="00FC72AD">
        <w:rPr>
          <w:rFonts w:ascii="Arial" w:hAnsi="Arial" w:cs="Arial"/>
          <w:sz w:val="22"/>
          <w:szCs w:val="22"/>
        </w:rPr>
        <w:t xml:space="preserve"> Scientific). Autosampler plates containing samples were maintained at 4°C in the autosampler of the LC-MS throughout the analysis. Samples were analyzed in triplicate on a 5-minute method using C18 chromatography coupled to negative electrospray ionization (ESI) (C18-) and hydrophilic interaction liquid chromatography coupled to positive ESI (HILIC+).</w:t>
      </w:r>
      <w:r w:rsidR="22147DE8" w:rsidRPr="00FC72AD">
        <w:rPr>
          <w:rFonts w:ascii="Arial" w:hAnsi="Arial" w:cs="Arial"/>
          <w:sz w:val="22"/>
          <w:szCs w:val="22"/>
        </w:rPr>
        <w:t xml:space="preserve"> Analyte separation for HILIC was performed with a Waters </w:t>
      </w:r>
      <w:proofErr w:type="spellStart"/>
      <w:r w:rsidR="22147DE8" w:rsidRPr="00FC72AD">
        <w:rPr>
          <w:rFonts w:ascii="Arial" w:hAnsi="Arial" w:cs="Arial"/>
          <w:sz w:val="22"/>
          <w:szCs w:val="22"/>
        </w:rPr>
        <w:t>Acquity</w:t>
      </w:r>
      <w:proofErr w:type="spellEnd"/>
      <w:r w:rsidR="22147DE8" w:rsidRPr="00FC72AD">
        <w:rPr>
          <w:rFonts w:ascii="Arial" w:hAnsi="Arial" w:cs="Arial"/>
          <w:sz w:val="22"/>
          <w:szCs w:val="22"/>
        </w:rPr>
        <w:t xml:space="preserve"> BEH Amide HILIC column (2.1 mm x 100 mm, 1.7 </w:t>
      </w:r>
      <w:proofErr w:type="spellStart"/>
      <w:r w:rsidR="22147DE8" w:rsidRPr="00FC72AD">
        <w:rPr>
          <w:rFonts w:ascii="Arial" w:hAnsi="Arial" w:cs="Arial"/>
          <w:sz w:val="22"/>
          <w:szCs w:val="22"/>
        </w:rPr>
        <w:t>μm</w:t>
      </w:r>
      <w:proofErr w:type="spellEnd"/>
      <w:r w:rsidR="22147DE8" w:rsidRPr="00FC72AD">
        <w:rPr>
          <w:rFonts w:ascii="Arial" w:hAnsi="Arial" w:cs="Arial"/>
          <w:sz w:val="22"/>
          <w:szCs w:val="22"/>
        </w:rPr>
        <w:t xml:space="preserve"> particle size) and gradient elution with LCMS-grade solvents and additives. The HILIC mobile phases included (Buffer A) water with</w:t>
      </w:r>
      <w:r w:rsidR="00525540" w:rsidRPr="00FC72AD">
        <w:rPr>
          <w:rFonts w:ascii="Arial" w:hAnsi="Arial" w:cs="Arial"/>
          <w:sz w:val="22"/>
          <w:szCs w:val="22"/>
        </w:rPr>
        <w:t xml:space="preserve"> </w:t>
      </w:r>
      <w:r w:rsidR="22147DE8" w:rsidRPr="00FC72AD">
        <w:rPr>
          <w:rFonts w:ascii="Arial" w:hAnsi="Arial" w:cs="Arial"/>
          <w:sz w:val="22"/>
          <w:szCs w:val="22"/>
        </w:rPr>
        <w:t xml:space="preserve">1 mM ammonium acetate and 0.1% formic acid and (Buffer B) 95% acetonitrile with 1 mM ammonium acetate and 0.1% formic acid. For the HILIC gradient, an initial 0.5 min hold at 90% B was followed by a </w:t>
      </w:r>
      <w:r w:rsidR="716B8596" w:rsidRPr="00FC72AD">
        <w:rPr>
          <w:rFonts w:ascii="Arial" w:hAnsi="Arial" w:cs="Arial"/>
          <w:sz w:val="22"/>
          <w:szCs w:val="22"/>
        </w:rPr>
        <w:t xml:space="preserve">linear </w:t>
      </w:r>
      <w:r w:rsidR="22147DE8" w:rsidRPr="00FC72AD">
        <w:rPr>
          <w:rFonts w:ascii="Arial" w:hAnsi="Arial" w:cs="Arial"/>
          <w:sz w:val="22"/>
          <w:szCs w:val="22"/>
        </w:rPr>
        <w:t>decrease to 20% B</w:t>
      </w:r>
      <w:r w:rsidR="716B8596" w:rsidRPr="00FC72AD">
        <w:rPr>
          <w:rFonts w:ascii="Arial" w:hAnsi="Arial" w:cs="Arial"/>
          <w:sz w:val="22"/>
          <w:szCs w:val="22"/>
        </w:rPr>
        <w:t xml:space="preserve"> from 0.6 to 2.55 min</w:t>
      </w:r>
      <w:r w:rsidR="22147DE8" w:rsidRPr="00FC72AD">
        <w:rPr>
          <w:rFonts w:ascii="Arial" w:hAnsi="Arial" w:cs="Arial"/>
          <w:sz w:val="22"/>
          <w:szCs w:val="22"/>
        </w:rPr>
        <w:t xml:space="preserve">, </w:t>
      </w:r>
      <w:r w:rsidR="1ECDC791" w:rsidRPr="00FC72AD">
        <w:rPr>
          <w:rFonts w:ascii="Arial" w:hAnsi="Arial" w:cs="Arial"/>
          <w:sz w:val="22"/>
          <w:szCs w:val="22"/>
        </w:rPr>
        <w:t xml:space="preserve">a </w:t>
      </w:r>
      <w:r w:rsidR="22147DE8" w:rsidRPr="00FC72AD">
        <w:rPr>
          <w:rFonts w:ascii="Arial" w:hAnsi="Arial" w:cs="Arial"/>
          <w:sz w:val="22"/>
          <w:szCs w:val="22"/>
        </w:rPr>
        <w:t>2</w:t>
      </w:r>
      <w:r w:rsidR="1DE34416" w:rsidRPr="00FC72AD">
        <w:rPr>
          <w:rFonts w:ascii="Arial" w:hAnsi="Arial" w:cs="Arial"/>
          <w:sz w:val="22"/>
          <w:szCs w:val="22"/>
        </w:rPr>
        <w:t xml:space="preserve"> </w:t>
      </w:r>
      <w:r w:rsidR="22147DE8" w:rsidRPr="00FC72AD">
        <w:rPr>
          <w:rFonts w:ascii="Arial" w:hAnsi="Arial" w:cs="Arial"/>
          <w:sz w:val="22"/>
          <w:szCs w:val="22"/>
        </w:rPr>
        <w:t>min</w:t>
      </w:r>
      <w:r w:rsidR="74B4AB5D" w:rsidRPr="00FC72AD">
        <w:rPr>
          <w:rFonts w:ascii="Arial" w:hAnsi="Arial" w:cs="Arial"/>
          <w:sz w:val="22"/>
          <w:szCs w:val="22"/>
        </w:rPr>
        <w:t xml:space="preserve"> hold</w:t>
      </w:r>
      <w:r w:rsidR="22147DE8" w:rsidRPr="00FC72AD">
        <w:rPr>
          <w:rFonts w:ascii="Arial" w:hAnsi="Arial" w:cs="Arial"/>
          <w:sz w:val="22"/>
          <w:szCs w:val="22"/>
        </w:rPr>
        <w:t xml:space="preserve">, and a </w:t>
      </w:r>
      <w:r w:rsidR="00AD75A5" w:rsidRPr="00FC72AD">
        <w:rPr>
          <w:rFonts w:ascii="Arial" w:hAnsi="Arial" w:cs="Arial"/>
          <w:sz w:val="22"/>
          <w:szCs w:val="22"/>
        </w:rPr>
        <w:t>5-minute</w:t>
      </w:r>
      <w:r w:rsidR="22147DE8" w:rsidRPr="00FC72AD">
        <w:rPr>
          <w:rFonts w:ascii="Arial" w:hAnsi="Arial" w:cs="Arial"/>
          <w:sz w:val="22"/>
          <w:szCs w:val="22"/>
        </w:rPr>
        <w:t xml:space="preserve"> re-equilibration period. C18 chromatography was performed on a </w:t>
      </w:r>
      <w:proofErr w:type="spellStart"/>
      <w:r w:rsidR="22147DE8" w:rsidRPr="00FC72AD">
        <w:rPr>
          <w:rFonts w:ascii="Arial" w:hAnsi="Arial" w:cs="Arial"/>
          <w:sz w:val="22"/>
          <w:szCs w:val="22"/>
        </w:rPr>
        <w:t>Thermo</w:t>
      </w:r>
      <w:proofErr w:type="spellEnd"/>
      <w:r w:rsidR="22147DE8" w:rsidRPr="00FC72AD">
        <w:rPr>
          <w:rFonts w:ascii="Arial" w:hAnsi="Arial" w:cs="Arial"/>
          <w:sz w:val="22"/>
          <w:szCs w:val="22"/>
        </w:rPr>
        <w:t xml:space="preserve"> </w:t>
      </w:r>
      <w:proofErr w:type="spellStart"/>
      <w:r w:rsidR="22147DE8" w:rsidRPr="00FC72AD">
        <w:rPr>
          <w:rFonts w:ascii="Arial" w:hAnsi="Arial" w:cs="Arial"/>
          <w:sz w:val="22"/>
          <w:szCs w:val="22"/>
        </w:rPr>
        <w:t>Hypersil</w:t>
      </w:r>
      <w:proofErr w:type="spellEnd"/>
      <w:r w:rsidR="22147DE8" w:rsidRPr="00FC72AD">
        <w:rPr>
          <w:rFonts w:ascii="Arial" w:hAnsi="Arial" w:cs="Arial"/>
          <w:sz w:val="22"/>
          <w:szCs w:val="22"/>
        </w:rPr>
        <w:t xml:space="preserve"> Gold C18 column (2.1 mm x 100 mm, 1.9 </w:t>
      </w:r>
      <w:proofErr w:type="spellStart"/>
      <w:r w:rsidR="22147DE8" w:rsidRPr="00FC72AD">
        <w:rPr>
          <w:rFonts w:ascii="Arial" w:hAnsi="Arial" w:cs="Arial"/>
          <w:sz w:val="22"/>
          <w:szCs w:val="22"/>
        </w:rPr>
        <w:t>μm</w:t>
      </w:r>
      <w:proofErr w:type="spellEnd"/>
      <w:r w:rsidR="22147DE8" w:rsidRPr="00FC72AD">
        <w:rPr>
          <w:rFonts w:ascii="Arial" w:hAnsi="Arial" w:cs="Arial"/>
          <w:sz w:val="22"/>
          <w:szCs w:val="22"/>
        </w:rPr>
        <w:t xml:space="preserve"> particle size)</w:t>
      </w:r>
      <w:r w:rsidR="62A6B7A0" w:rsidRPr="00FC72AD">
        <w:rPr>
          <w:rFonts w:ascii="Arial" w:hAnsi="Arial" w:cs="Arial"/>
          <w:sz w:val="22"/>
          <w:szCs w:val="22"/>
        </w:rPr>
        <w:t>.</w:t>
      </w:r>
      <w:r w:rsidR="22147DE8" w:rsidRPr="00FC72AD">
        <w:rPr>
          <w:rFonts w:ascii="Arial" w:hAnsi="Arial" w:cs="Arial"/>
          <w:sz w:val="22"/>
          <w:szCs w:val="22"/>
        </w:rPr>
        <w:t xml:space="preserve"> The C18 mobile phases included (Buffer A) water with 1 mM ammonium acetate and (Buffer B) 99% acetonitrile with 1 mM ammonium acetate. For the C18 gradient, an initial 0.5</w:t>
      </w:r>
      <w:r w:rsidR="63F772EF" w:rsidRPr="00FC72AD">
        <w:rPr>
          <w:rFonts w:ascii="Arial" w:hAnsi="Arial" w:cs="Arial"/>
          <w:sz w:val="22"/>
          <w:szCs w:val="22"/>
        </w:rPr>
        <w:t xml:space="preserve"> </w:t>
      </w:r>
      <w:r w:rsidR="22147DE8" w:rsidRPr="00FC72AD">
        <w:rPr>
          <w:rFonts w:ascii="Arial" w:hAnsi="Arial" w:cs="Arial"/>
          <w:sz w:val="22"/>
          <w:szCs w:val="22"/>
        </w:rPr>
        <w:t>min hold at 1% B was followed by a 0.75</w:t>
      </w:r>
      <w:r w:rsidR="64B990C7" w:rsidRPr="00FC72AD">
        <w:rPr>
          <w:rFonts w:ascii="Arial" w:hAnsi="Arial" w:cs="Arial"/>
          <w:sz w:val="22"/>
          <w:szCs w:val="22"/>
        </w:rPr>
        <w:t xml:space="preserve"> </w:t>
      </w:r>
      <w:r w:rsidR="22147DE8" w:rsidRPr="00FC72AD">
        <w:rPr>
          <w:rFonts w:ascii="Arial" w:hAnsi="Arial" w:cs="Arial"/>
          <w:sz w:val="22"/>
          <w:szCs w:val="22"/>
        </w:rPr>
        <w:t xml:space="preserve">min linear increase to 99% B, held for 3.75 min, </w:t>
      </w:r>
      <w:r w:rsidR="1FF623CC" w:rsidRPr="00FC72AD">
        <w:rPr>
          <w:rFonts w:ascii="Arial" w:hAnsi="Arial" w:cs="Arial"/>
          <w:sz w:val="22"/>
          <w:szCs w:val="22"/>
        </w:rPr>
        <w:t>and a</w:t>
      </w:r>
      <w:r w:rsidR="22147DE8" w:rsidRPr="00FC72AD">
        <w:rPr>
          <w:rFonts w:ascii="Arial" w:hAnsi="Arial" w:cs="Arial"/>
          <w:sz w:val="22"/>
          <w:szCs w:val="22"/>
        </w:rPr>
        <w:t xml:space="preserve"> 5-minute re-equilibration period. The flow rate for both methods was 0.3 mL/min</w:t>
      </w:r>
      <w:r w:rsidR="6687C80E" w:rsidRPr="00FC72AD">
        <w:rPr>
          <w:rFonts w:ascii="Arial" w:hAnsi="Arial" w:cs="Arial"/>
          <w:sz w:val="22"/>
          <w:szCs w:val="22"/>
        </w:rPr>
        <w:t>, and the column compartment was heated to 45 °C.</w:t>
      </w:r>
      <w:r w:rsidR="22147DE8" w:rsidRPr="00FC72AD">
        <w:rPr>
          <w:rFonts w:ascii="Arial" w:hAnsi="Arial" w:cs="Arial"/>
          <w:sz w:val="22"/>
          <w:szCs w:val="22"/>
        </w:rPr>
        <w:t xml:space="preserve"> The mass spectrometer was operated at 120k resolution</w:t>
      </w:r>
      <w:r w:rsidR="6485C5A2" w:rsidRPr="00FC72AD">
        <w:rPr>
          <w:rFonts w:ascii="Arial" w:hAnsi="Arial" w:cs="Arial"/>
          <w:sz w:val="22"/>
          <w:szCs w:val="22"/>
        </w:rPr>
        <w:t xml:space="preserve"> </w:t>
      </w:r>
      <w:r w:rsidR="22147DE8" w:rsidRPr="00FC72AD">
        <w:rPr>
          <w:rFonts w:ascii="Arial" w:hAnsi="Arial" w:cs="Arial"/>
          <w:sz w:val="22"/>
          <w:szCs w:val="22"/>
        </w:rPr>
        <w:t>and MS</w:t>
      </w:r>
      <w:r w:rsidR="22147DE8" w:rsidRPr="00FC72AD">
        <w:rPr>
          <w:rFonts w:ascii="Arial" w:hAnsi="Arial" w:cs="Arial"/>
          <w:sz w:val="22"/>
          <w:szCs w:val="22"/>
          <w:vertAlign w:val="superscript"/>
        </w:rPr>
        <w:t>1</w:t>
      </w:r>
      <w:r w:rsidR="22147DE8" w:rsidRPr="00FC72AD">
        <w:rPr>
          <w:rFonts w:ascii="Arial" w:hAnsi="Arial" w:cs="Arial"/>
          <w:sz w:val="22"/>
          <w:szCs w:val="22"/>
        </w:rPr>
        <w:t xml:space="preserve"> </w:t>
      </w:r>
      <w:r w:rsidR="6DAC4FEA" w:rsidRPr="00FC72AD">
        <w:rPr>
          <w:rFonts w:ascii="Arial" w:hAnsi="Arial" w:cs="Arial"/>
          <w:sz w:val="22"/>
          <w:szCs w:val="22"/>
        </w:rPr>
        <w:t>scans</w:t>
      </w:r>
      <w:r w:rsidR="22147DE8" w:rsidRPr="00FC72AD">
        <w:rPr>
          <w:rFonts w:ascii="Arial" w:hAnsi="Arial" w:cs="Arial"/>
          <w:sz w:val="22"/>
          <w:szCs w:val="22"/>
        </w:rPr>
        <w:t xml:space="preserve"> were collected f</w:t>
      </w:r>
      <w:r w:rsidR="39B89C79" w:rsidRPr="00FC72AD">
        <w:rPr>
          <w:rFonts w:ascii="Arial" w:hAnsi="Arial" w:cs="Arial"/>
          <w:sz w:val="22"/>
          <w:szCs w:val="22"/>
        </w:rPr>
        <w:t>or</w:t>
      </w:r>
      <w:r w:rsidR="22147DE8" w:rsidRPr="00FC72AD">
        <w:rPr>
          <w:rFonts w:ascii="Arial" w:hAnsi="Arial" w:cs="Arial"/>
          <w:sz w:val="22"/>
          <w:szCs w:val="22"/>
        </w:rPr>
        <w:t xml:space="preserve"> </w:t>
      </w:r>
      <w:r w:rsidR="7043673D" w:rsidRPr="00FC72AD">
        <w:rPr>
          <w:rFonts w:ascii="Arial" w:hAnsi="Arial" w:cs="Arial"/>
          <w:i/>
          <w:iCs/>
          <w:sz w:val="22"/>
          <w:szCs w:val="22"/>
        </w:rPr>
        <w:t>m/z</w:t>
      </w:r>
      <w:r w:rsidR="22147DE8" w:rsidRPr="00FC72AD">
        <w:rPr>
          <w:rFonts w:ascii="Arial" w:hAnsi="Arial" w:cs="Arial"/>
          <w:sz w:val="22"/>
          <w:szCs w:val="22"/>
        </w:rPr>
        <w:t xml:space="preserve"> 85-1,275.</w:t>
      </w:r>
      <w:r w:rsidR="5E0C04C9" w:rsidRPr="00FC72AD">
        <w:rPr>
          <w:rFonts w:ascii="Arial" w:hAnsi="Arial" w:cs="Arial"/>
          <w:sz w:val="22"/>
          <w:szCs w:val="22"/>
        </w:rPr>
        <w:t xml:space="preserve"> </w:t>
      </w:r>
      <w:r w:rsidR="22147DE8" w:rsidRPr="00FC72AD">
        <w:rPr>
          <w:rFonts w:ascii="Arial" w:hAnsi="Arial" w:cs="Arial"/>
          <w:sz w:val="22"/>
          <w:szCs w:val="22"/>
        </w:rPr>
        <w:t xml:space="preserve">Tune parameters </w:t>
      </w:r>
      <w:r w:rsidR="7F982437" w:rsidRPr="00FC72AD">
        <w:rPr>
          <w:rFonts w:ascii="Arial" w:hAnsi="Arial" w:cs="Arial"/>
          <w:sz w:val="22"/>
          <w:szCs w:val="22"/>
        </w:rPr>
        <w:t>consisted of</w:t>
      </w:r>
      <w:r w:rsidR="22147DE8" w:rsidRPr="00FC72AD">
        <w:rPr>
          <w:rFonts w:ascii="Arial" w:hAnsi="Arial" w:cs="Arial"/>
          <w:sz w:val="22"/>
          <w:szCs w:val="22"/>
        </w:rPr>
        <w:t xml:space="preserve"> sheath gas at 50, auxiliary gas at 10, and sweep gas at 1. </w:t>
      </w:r>
      <w:r w:rsidR="121BE6D7" w:rsidRPr="00FC72AD">
        <w:rPr>
          <w:rFonts w:ascii="Arial" w:hAnsi="Arial" w:cs="Arial"/>
          <w:sz w:val="22"/>
          <w:szCs w:val="22"/>
        </w:rPr>
        <w:t>The spray</w:t>
      </w:r>
      <w:r w:rsidR="22147DE8" w:rsidRPr="00FC72AD">
        <w:rPr>
          <w:rFonts w:ascii="Arial" w:hAnsi="Arial" w:cs="Arial"/>
          <w:sz w:val="22"/>
          <w:szCs w:val="22"/>
        </w:rPr>
        <w:t xml:space="preserve"> voltage was set to 3.50 kV for ESI+ and -2.75 kV for ESI-.  </w:t>
      </w:r>
    </w:p>
    <w:p w14:paraId="18C5F157" w14:textId="77777777" w:rsidR="004B031A" w:rsidRPr="0023778A" w:rsidRDefault="004B031A" w:rsidP="00296B58">
      <w:pPr>
        <w:jc w:val="both"/>
        <w:rPr>
          <w:rFonts w:ascii="Arial" w:hAnsi="Arial" w:cs="Arial"/>
          <w:i/>
          <w:iCs/>
          <w:sz w:val="22"/>
          <w:szCs w:val="22"/>
          <w:u w:val="single"/>
        </w:rPr>
      </w:pPr>
      <w:r w:rsidRPr="0023778A">
        <w:rPr>
          <w:rFonts w:ascii="Arial" w:hAnsi="Arial" w:cs="Arial"/>
          <w:i/>
          <w:iCs/>
          <w:sz w:val="22"/>
          <w:szCs w:val="22"/>
          <w:u w:val="single"/>
        </w:rPr>
        <w:t>Feature Extraction, Annotation, and Identification</w:t>
      </w:r>
    </w:p>
    <w:p w14:paraId="2DFC54B4" w14:textId="462C3BF0" w:rsidR="004B031A" w:rsidRPr="00FC72AD" w:rsidRDefault="004B031A" w:rsidP="00296B58">
      <w:pPr>
        <w:spacing w:after="120"/>
        <w:jc w:val="both"/>
        <w:rPr>
          <w:rFonts w:ascii="Arial" w:hAnsi="Arial" w:cs="Arial"/>
          <w:sz w:val="22"/>
          <w:szCs w:val="22"/>
        </w:rPr>
      </w:pPr>
      <w:proofErr w:type="spellStart"/>
      <w:r w:rsidRPr="00FC72AD">
        <w:rPr>
          <w:rFonts w:ascii="Arial" w:hAnsi="Arial" w:cs="Arial"/>
          <w:sz w:val="22"/>
          <w:szCs w:val="22"/>
        </w:rPr>
        <w:t>ProteoWizard</w:t>
      </w:r>
      <w:proofErr w:type="spellEnd"/>
      <w:r w:rsidRPr="00FC72AD">
        <w:rPr>
          <w:rFonts w:ascii="Arial" w:hAnsi="Arial" w:cs="Arial"/>
          <w:sz w:val="22"/>
          <w:szCs w:val="22"/>
        </w:rPr>
        <w:t xml:space="preserve"> v3</w:t>
      </w:r>
      <w:r w:rsidRPr="00FC72AD">
        <w:rPr>
          <w:rFonts w:ascii="Arial" w:hAnsi="Arial" w:cs="Arial"/>
          <w:sz w:val="22"/>
          <w:szCs w:val="22"/>
        </w:rPr>
        <w:fldChar w:fldCharType="begin"/>
      </w:r>
      <w:r w:rsidRPr="00FC72AD">
        <w:rPr>
          <w:rFonts w:ascii="Arial" w:hAnsi="Arial" w:cs="Arial"/>
          <w:sz w:val="22"/>
          <w:szCs w:val="22"/>
        </w:rPr>
        <w:instrText xml:space="preserve"> ADDIN ZOTERO_ITEM CSL_CITATION {"citationID":"VujogmsJ","properties":{"formattedCitation":"\\super 3\\nosupersub{}","plainCitation":"3","noteIndex":0},"citationItems":[{"id":8213,"uris":["http://zotero.org/users/10926678/items/2KNCY4RK"],"itemData":{"id":8213,"type":"article-journal","container-title":"Nature Biotechnology","DOI":"10.1038/nbt.2377","ISSN":"1546-1696","issue":"10","journalAbbreviation":"Nat Biotechnol","language":"en","license":"2012 Springer Nature America, Inc.","note":"publisher: Nature Publishing Group","page":"918-920","source":"www.nature.com","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family":"Hoff","given":"Katherine"},{"family":"Kessner","given":"Darren"},{"family":"Tasman","given":"Natalie"},{"family":"Shulman","given":"Nicholas"},{"family":"Frewen","given":"Barbara"},{"family":"Baker","given":"Tahmina A."},{"family":"Brusniak","given":"Mi-Youn"},{"family":"Paulse","given":"Christopher"},{"family":"Creasy","given":"David"},{"family":"Flashner","given":"Lisa"},{"family":"Kani","given":"Kian"},{"family":"Moulding","given":"Chris"},{"family":"Seymour","given":"Sean L."},{"family":"Nuwaysir","given":"Lydia M."},{"family":"Lefebvre","given":"Brent"},{"family":"Kuhlmann","given":"Frank"},{"family":"Roark","given":"Joe"},{"family":"Rainer","given":"Paape"},{"family":"Detlev","given":"Suckau"},{"family":"Hemenway","given":"Tina"},{"family":"Huhmer","given":"Andreas"},{"family":"Langridge","given":"James"},{"family":"Connolly","given":"Brian"},{"family":"Chadick","given":"Trey"},{"family":"Holly","given":"Krisztina"},{"family":"Eckels","given":"Josh"},{"family":"Deutsch","given":"Eric W."},{"family":"Moritz","given":"Robert L."},{"family":"Katz","given":"Jonathan E."},{"family":"Agus","given":"David B."},{"family":"MacCoss","given":"Michael"},{"family":"Tabb","given":"David L."},{"family":"Mallick","given":"Parag"}],"issued":{"date-parts":[["2012",10]]}}}],"schema":"https://github.com/citation-style-language/schema/raw/master/csl-citation.json"} </w:instrText>
      </w:r>
      <w:r w:rsidRPr="00FC72AD">
        <w:rPr>
          <w:rFonts w:ascii="Arial" w:hAnsi="Arial" w:cs="Arial"/>
          <w:sz w:val="22"/>
          <w:szCs w:val="22"/>
        </w:rPr>
        <w:fldChar w:fldCharType="separate"/>
      </w:r>
      <w:r w:rsidRPr="00FC72AD">
        <w:rPr>
          <w:rFonts w:ascii="Arial" w:eastAsiaTheme="minorHAnsi" w:hAnsi="Arial" w:cs="Arial"/>
          <w:sz w:val="22"/>
          <w:szCs w:val="22"/>
          <w:vertAlign w:val="superscript"/>
          <w14:ligatures w14:val="standardContextual"/>
        </w:rPr>
        <w:t>3</w:t>
      </w:r>
      <w:r w:rsidRPr="00FC72AD">
        <w:rPr>
          <w:rFonts w:ascii="Arial" w:hAnsi="Arial" w:cs="Arial"/>
          <w:sz w:val="22"/>
          <w:szCs w:val="22"/>
        </w:rPr>
        <w:fldChar w:fldCharType="end"/>
      </w:r>
      <w:r w:rsidRPr="00FC72AD">
        <w:rPr>
          <w:rFonts w:ascii="Arial" w:hAnsi="Arial" w:cs="Arial"/>
          <w:sz w:val="22"/>
          <w:szCs w:val="22"/>
        </w:rPr>
        <w:t xml:space="preserve"> was used to convert raw spectral files to .</w:t>
      </w:r>
      <w:proofErr w:type="spellStart"/>
      <w:r w:rsidRPr="00FC72AD">
        <w:rPr>
          <w:rFonts w:ascii="Arial" w:hAnsi="Arial" w:cs="Arial"/>
          <w:sz w:val="22"/>
          <w:szCs w:val="22"/>
        </w:rPr>
        <w:t>mzXML</w:t>
      </w:r>
      <w:proofErr w:type="spellEnd"/>
      <w:r w:rsidRPr="00FC72AD">
        <w:rPr>
          <w:rFonts w:ascii="Arial" w:hAnsi="Arial" w:cs="Arial"/>
          <w:sz w:val="22"/>
          <w:szCs w:val="22"/>
        </w:rPr>
        <w:t xml:space="preserve"> files. Untargeted feature tables were then generated from extracted data using established laboratory workflows and softwares</w:t>
      </w:r>
      <w:r w:rsidRPr="00FC72AD">
        <w:rPr>
          <w:rFonts w:ascii="Arial" w:hAnsi="Arial" w:cs="Arial"/>
          <w:sz w:val="22"/>
          <w:szCs w:val="22"/>
        </w:rPr>
        <w:fldChar w:fldCharType="begin"/>
      </w:r>
      <w:r w:rsidRPr="00FC72AD">
        <w:rPr>
          <w:rFonts w:ascii="Arial" w:hAnsi="Arial" w:cs="Arial"/>
          <w:sz w:val="22"/>
          <w:szCs w:val="22"/>
        </w:rPr>
        <w:instrText xml:space="preserve"> ADDIN ZOTERO_ITEM CSL_CITATION {"citationID":"udR6EUbM","properties":{"formattedCitation":"\\super 4\\uc0\\u8211{}6\\nosupersub{}","plainCitation":"4–6","noteIndex":0},"citationItems":[{"id":543,"uris":["http://zotero.org/users/10926678/items/FRKNDKYQ"],"itemData":{"id":543,"type":"article-journal","abstract":"Background: Detection of low abundance metabolites is important for de novo mapping of metabolic pathways related to diet, microbiome or environmental exposures. Multiple algorithms are available to extract m/z features from liquid chromatography-mass spectral data in a conservative manner, which tends to preclude detection of low abundance chemicals and chemicals found in small subsets of samples. The present study provides software to enhance such algorithms for feature detection, quality assessment, and annotation.\nResults: xMSanalyzer is a set of utilities for automated processing of metabolomics data. The utilites can be classified into four main modules to: 1) improve feature detection for replicate analyses by systematic re-extraction with multiple parameter settings and data merger to optimize the balance between sensitivity and reliability, 2) evaluate sample quality and feature consistency, 3) detect feature overlap between datasets, and 4) characterize high-resolution m/z matches to small molecule metabolites and biological pathways using multiple chemical databases. The package was tested with plasma samples and shown to more than double the number of features extracted while improving quantitative reliability of detection. MS/MS analysis of a random subset of peaks that were exclusively detected using xMSanalyzer confirmed that the optimization scheme improves detection of real metabolites.\nConclusions: xMSanalyzer is a package of utilities for data extraction, quality control assessment, detection of overlapping and unique metabolites in multiple datasets, and batch annotation of metabolites. The program was designed to integrate with existing packages such as apLCMS and XCMS, but the framework can also be used to enhance data extraction for other LC/MS data software.","container-title":"BMC Bioinformatics","DOI":"10.1186/1471-2105-14-15","ISSN":"1471-2105","issue":"1","journalAbbreviation":"BMC Bioinformatics","language":"en","note":"242 citations (Crossref) [2023-04-20]","page":"15","source":"DOI.org (Crossref)","title":"xMSanalyzer: automated pipeline for improved feature detection and downstream analysis of large-scale, non-targeted metabolomics data","title-short":"xMSanalyzer","volume":"14","author":[{"family":"Uppal","given":"Karan"},{"family":"Soltow","given":"Quinlyn A"},{"family":"Strobel","given":"Frederick H"},{"family":"Pittard","given":"W Stephen"},{"family":"Gernert","given":"Kim M"},{"family":"Yu","given":"Tianwei"},{"family":"Jones","given":"Dean P"}],"issued":{"date-parts":[["2013",12]]}}},{"id":80,"uris":["http://zotero.org/users/10926678/items/ADFYZH9J"],"itemData":{"id":80,"type":"article-journal","abstract":"Acylcarnitines transport fatty acids into mitochondria and are essential for β-oxidation and energy metabolism. Decreased mitochondrial activity results in increased plasma acylcarnitines, and increased acylcarnitines activate proinflammatory signaling and associate with age-related disease. Changes in acylcarnitines associated with healthy aging, however, are not well characterized. In the present study, we examined the associations of plasma acylcarnitines with age (range: 20-90) in 163 healthy, non-diseased individuals from the predictive medicine research cohort (NCT00336570) and tested for gender-specific differences. The results show that long-chain and very long-chain acylcarnitines increased with age, while many odd-chain acylcarnitines decreased with age. Gender-specific differences were observed for several acylcarnitines, e.g., eicosadienoylcarnitine varied with age in males, and hydroxystearoylcarnitine varied in females. Metabolome-wide association study (MWAS) of ageassociated acylcarnitines with all untargeted metabolic features showed little overlap between genders. These results show that plasma concentrations of acylcarnitines vary with age and gender in individuals selected for criteria of health. Whether these variations reflect mitochondrial dysfunction with aging, mitochondrial reprogramming in response to chronic environmental exposures, early pre-disease change, or an adaptive response to healthy aging, is unclear. The results highlight a potential utility for untargeted metabolomics research to elucidate gender-specific mechanisms of aging and age-related disease.","container-title":"Aging","DOI":"10.18632/aging.103462","ISSN":"1945-4589","issue":"13","journalAbbreviation":"Aging","language":"en","note":"20 citations (Crossref) [2023-04-20]","page":"13555-13570","source":"DOI.org (Crossref)","title":"Plasma acylcarnitine levels increase with healthy aging","volume":"12","author":[{"family":"Jarrell","given":"Zachery R."},{"family":"Smith","given":"M. Ryan"},{"family":"Hu","given":"Xin"},{"family":"Orr","given":"Michael"},{"family":"Liu","given":"Ken H."},{"family":"Quyyumi","given":"Arshed A."},{"family":"Jones","given":"Dean P."},{"family":"Go","given":"Young-Mi"}],"issued":{"date-parts":[["2020",6,16]]}}},{"id":5957,"uris":["http://zotero.org/users/10926678/items/WRVJUWBM"],"itemData":{"id":5957,"type":"article-journal","abstract":"Motivation: Liquid chromatography-mass spectrometry (LC/MS) proﬁling is a promising approach for the quantiﬁcation of metabolites from complex biological samples. Signiﬁcant challenges exist in the analysis of LC/MS data, including noise reduction, feature identiﬁcation/ quantiﬁcation, feature alignment and computation efﬁciency.","container-title":"Bioinformatics","DOI":"10.1093/bioinformatics/btp291","ISSN":"1367-4811, 1367-4803","issue":"15","language":"en","page":"1930-1936","source":"DOI.org (Crossref)","title":"apLCMS—adaptive processing of high-resolution LC/MS data","volume":"25","author":[{"family":"Yu","given":"Tianwei"},{"family":"Park","given":"Youngja"},{"family":"Johnson","given":"Jennifer M."},{"family":"Jones","given":"Dean P."}],"issued":{"date-parts":[["2009",8,1]]}}}],"schema":"https://github.com/citation-style-language/schema/raw/master/csl-citation.json"} </w:instrText>
      </w:r>
      <w:r w:rsidRPr="00FC72AD">
        <w:rPr>
          <w:rFonts w:ascii="Arial" w:hAnsi="Arial" w:cs="Arial"/>
          <w:sz w:val="22"/>
          <w:szCs w:val="22"/>
        </w:rPr>
        <w:fldChar w:fldCharType="separate"/>
      </w:r>
      <w:r w:rsidRPr="00FC72AD">
        <w:rPr>
          <w:rFonts w:ascii="Arial" w:eastAsiaTheme="minorHAnsi" w:hAnsi="Arial" w:cs="Arial"/>
          <w:sz w:val="22"/>
          <w:szCs w:val="22"/>
          <w:vertAlign w:val="superscript"/>
          <w14:ligatures w14:val="standardContextual"/>
        </w:rPr>
        <w:t>4–6</w:t>
      </w:r>
      <w:r w:rsidRPr="00FC72AD">
        <w:rPr>
          <w:rFonts w:ascii="Arial" w:hAnsi="Arial" w:cs="Arial"/>
          <w:sz w:val="22"/>
          <w:szCs w:val="22"/>
        </w:rPr>
        <w:fldChar w:fldCharType="end"/>
      </w:r>
      <w:r w:rsidRPr="00FC72AD">
        <w:rPr>
          <w:rFonts w:ascii="Arial" w:hAnsi="Arial" w:cs="Arial"/>
          <w:sz w:val="22"/>
          <w:szCs w:val="22"/>
        </w:rPr>
        <w:t xml:space="preserve"> (namely, </w:t>
      </w:r>
      <w:proofErr w:type="spellStart"/>
      <w:r w:rsidRPr="00FC72AD">
        <w:rPr>
          <w:rFonts w:ascii="Arial" w:hAnsi="Arial" w:cs="Arial"/>
          <w:sz w:val="22"/>
          <w:szCs w:val="22"/>
        </w:rPr>
        <w:t>apLCMS</w:t>
      </w:r>
      <w:proofErr w:type="spellEnd"/>
      <w:r w:rsidRPr="00FC72AD">
        <w:rPr>
          <w:rFonts w:ascii="Arial" w:hAnsi="Arial" w:cs="Arial"/>
          <w:sz w:val="22"/>
          <w:szCs w:val="22"/>
        </w:rPr>
        <w:t xml:space="preserve"> and </w:t>
      </w:r>
      <w:proofErr w:type="spellStart"/>
      <w:r w:rsidRPr="00FC72AD">
        <w:rPr>
          <w:rFonts w:ascii="Arial" w:hAnsi="Arial" w:cs="Arial"/>
          <w:sz w:val="22"/>
          <w:szCs w:val="22"/>
        </w:rPr>
        <w:t>xMSAnalyzer</w:t>
      </w:r>
      <w:proofErr w:type="spellEnd"/>
      <w:r w:rsidRPr="00FC72AD">
        <w:rPr>
          <w:rFonts w:ascii="Arial" w:hAnsi="Arial" w:cs="Arial"/>
          <w:sz w:val="22"/>
          <w:szCs w:val="22"/>
        </w:rPr>
        <w:t>). These feature tables comprised all HILIC+ and C18- features observed with a unique mass to charge ratio (</w:t>
      </w:r>
      <w:r w:rsidRPr="00FC72AD">
        <w:rPr>
          <w:rFonts w:ascii="Arial" w:hAnsi="Arial" w:cs="Arial"/>
          <w:i/>
          <w:iCs/>
          <w:sz w:val="22"/>
          <w:szCs w:val="22"/>
        </w:rPr>
        <w:t>m</w:t>
      </w:r>
      <w:r w:rsidR="00B86A9E" w:rsidRPr="00FC72AD">
        <w:rPr>
          <w:rFonts w:ascii="Arial" w:hAnsi="Arial" w:cs="Arial"/>
          <w:i/>
          <w:iCs/>
          <w:sz w:val="22"/>
          <w:szCs w:val="22"/>
        </w:rPr>
        <w:t>/</w:t>
      </w:r>
      <w:r w:rsidRPr="00FC72AD">
        <w:rPr>
          <w:rFonts w:ascii="Arial" w:hAnsi="Arial" w:cs="Arial"/>
          <w:i/>
          <w:iCs/>
          <w:sz w:val="22"/>
          <w:szCs w:val="22"/>
        </w:rPr>
        <w:t>z</w:t>
      </w:r>
      <w:r w:rsidRPr="00FC72AD">
        <w:rPr>
          <w:rFonts w:ascii="Arial" w:hAnsi="Arial" w:cs="Arial"/>
          <w:sz w:val="22"/>
          <w:szCs w:val="22"/>
        </w:rPr>
        <w:t xml:space="preserve">) and corresponding retention time (RT). </w:t>
      </w:r>
      <w:r w:rsidR="00A60228">
        <w:rPr>
          <w:rFonts w:ascii="Arial" w:hAnsi="Arial" w:cs="Arial"/>
          <w:sz w:val="22"/>
          <w:szCs w:val="22"/>
        </w:rPr>
        <w:t xml:space="preserve">Targeted </w:t>
      </w:r>
      <w:r w:rsidR="00A60228" w:rsidRPr="002201A1">
        <w:rPr>
          <w:rFonts w:ascii="Arial" w:hAnsi="Arial" w:cs="Arial"/>
          <w:sz w:val="22"/>
          <w:szCs w:val="22"/>
        </w:rPr>
        <w:t>feature table</w:t>
      </w:r>
      <w:r w:rsidR="00A60228">
        <w:rPr>
          <w:rFonts w:ascii="Arial" w:hAnsi="Arial" w:cs="Arial"/>
          <w:sz w:val="22"/>
          <w:szCs w:val="22"/>
        </w:rPr>
        <w:t>s</w:t>
      </w:r>
      <w:r w:rsidR="00A60228" w:rsidRPr="002201A1">
        <w:rPr>
          <w:rFonts w:ascii="Arial" w:hAnsi="Arial" w:cs="Arial"/>
          <w:sz w:val="22"/>
          <w:szCs w:val="22"/>
        </w:rPr>
        <w:t xml:space="preserve"> </w:t>
      </w:r>
      <w:r w:rsidR="00A60228">
        <w:rPr>
          <w:rFonts w:ascii="Arial" w:hAnsi="Arial" w:cs="Arial"/>
          <w:sz w:val="22"/>
          <w:szCs w:val="22"/>
        </w:rPr>
        <w:t>were</w:t>
      </w:r>
      <w:r w:rsidR="00A60228" w:rsidRPr="002201A1">
        <w:rPr>
          <w:rFonts w:ascii="Arial" w:hAnsi="Arial" w:cs="Arial"/>
          <w:sz w:val="22"/>
          <w:szCs w:val="22"/>
        </w:rPr>
        <w:t xml:space="preserve"> generated using </w:t>
      </w:r>
      <w:r w:rsidR="0021150B">
        <w:rPr>
          <w:rFonts w:ascii="Arial" w:hAnsi="Arial" w:cs="Arial"/>
          <w:sz w:val="22"/>
          <w:szCs w:val="22"/>
        </w:rPr>
        <w:t>A) an</w:t>
      </w:r>
      <w:r w:rsidR="00A60228" w:rsidRPr="002201A1">
        <w:rPr>
          <w:rFonts w:ascii="Arial" w:hAnsi="Arial" w:cs="Arial"/>
          <w:sz w:val="22"/>
          <w:szCs w:val="22"/>
        </w:rPr>
        <w:t xml:space="preserve"> in-house annotation algorithm, MSMICA (see https://github.com/jamesjiadazhan for R package releases within the year)</w:t>
      </w:r>
      <w:r w:rsidR="0021150B">
        <w:rPr>
          <w:rFonts w:ascii="Arial" w:hAnsi="Arial" w:cs="Arial"/>
          <w:sz w:val="22"/>
          <w:szCs w:val="22"/>
        </w:rPr>
        <w:t xml:space="preserve">, which </w:t>
      </w:r>
      <w:r w:rsidR="0021150B">
        <w:rPr>
          <w:rFonts w:ascii="Arial" w:hAnsi="Arial" w:cs="Arial"/>
          <w:sz w:val="22"/>
          <w:szCs w:val="22"/>
        </w:rPr>
        <w:lastRenderedPageBreak/>
        <w:t>generates annotations based on</w:t>
      </w:r>
      <w:r w:rsidR="0033342E">
        <w:rPr>
          <w:rFonts w:ascii="Arial" w:hAnsi="Arial" w:cs="Arial"/>
          <w:sz w:val="22"/>
          <w:szCs w:val="22"/>
        </w:rPr>
        <w:t xml:space="preserve"> </w:t>
      </w:r>
      <w:r w:rsidR="0033342E" w:rsidRPr="0033342E">
        <w:rPr>
          <w:rFonts w:ascii="Arial" w:hAnsi="Arial" w:cs="Arial"/>
          <w:sz w:val="22"/>
          <w:szCs w:val="22"/>
        </w:rPr>
        <w:t>precursor-product correlation</w:t>
      </w:r>
      <w:r w:rsidR="0033342E">
        <w:rPr>
          <w:rFonts w:ascii="Arial" w:hAnsi="Arial" w:cs="Arial"/>
          <w:sz w:val="22"/>
          <w:szCs w:val="22"/>
        </w:rPr>
        <w:t xml:space="preserve">s (note: this </w:t>
      </w:r>
      <w:r w:rsidR="0033342E" w:rsidRPr="0033342E">
        <w:rPr>
          <w:rFonts w:ascii="Arial" w:hAnsi="Arial" w:cs="Arial"/>
          <w:sz w:val="22"/>
          <w:szCs w:val="22"/>
        </w:rPr>
        <w:t xml:space="preserve">version of the algorithm chose a single </w:t>
      </w:r>
      <w:r w:rsidR="00BC4A64">
        <w:rPr>
          <w:rFonts w:ascii="Arial" w:hAnsi="Arial" w:cs="Arial"/>
          <w:sz w:val="22"/>
          <w:szCs w:val="22"/>
        </w:rPr>
        <w:t xml:space="preserve">best </w:t>
      </w:r>
      <w:r w:rsidR="0033342E" w:rsidRPr="0033342E">
        <w:rPr>
          <w:rFonts w:ascii="Arial" w:hAnsi="Arial" w:cs="Arial"/>
          <w:sz w:val="22"/>
          <w:szCs w:val="22"/>
        </w:rPr>
        <w:t xml:space="preserve">adduct for the feature table based on the strength of the </w:t>
      </w:r>
      <w:r w:rsidR="0033342E">
        <w:rPr>
          <w:rFonts w:ascii="Arial" w:hAnsi="Arial" w:cs="Arial"/>
          <w:sz w:val="22"/>
          <w:szCs w:val="22"/>
        </w:rPr>
        <w:t>precursor-product correlation</w:t>
      </w:r>
      <w:r w:rsidR="007D768F">
        <w:rPr>
          <w:rFonts w:ascii="Arial" w:hAnsi="Arial" w:cs="Arial"/>
          <w:sz w:val="22"/>
          <w:szCs w:val="22"/>
        </w:rPr>
        <w:t xml:space="preserve"> alone</w:t>
      </w:r>
      <w:r w:rsidR="00831092">
        <w:rPr>
          <w:rFonts w:ascii="Arial" w:hAnsi="Arial" w:cs="Arial"/>
          <w:sz w:val="22"/>
          <w:szCs w:val="22"/>
        </w:rPr>
        <w:t xml:space="preserve">), </w:t>
      </w:r>
      <w:r w:rsidR="0033342E">
        <w:rPr>
          <w:rFonts w:ascii="Arial" w:hAnsi="Arial" w:cs="Arial"/>
          <w:sz w:val="22"/>
          <w:szCs w:val="22"/>
        </w:rPr>
        <w:t>or B)</w:t>
      </w:r>
      <w:r w:rsidR="00A60228">
        <w:rPr>
          <w:rFonts w:ascii="Arial" w:hAnsi="Arial" w:cs="Arial"/>
          <w:sz w:val="22"/>
          <w:szCs w:val="22"/>
        </w:rPr>
        <w:t xml:space="preserve"> by matching observed </w:t>
      </w:r>
      <w:r w:rsidR="00A60228">
        <w:rPr>
          <w:rFonts w:ascii="Arial" w:hAnsi="Arial" w:cs="Arial"/>
          <w:i/>
          <w:iCs/>
          <w:sz w:val="22"/>
          <w:szCs w:val="22"/>
        </w:rPr>
        <w:t>m/z</w:t>
      </w:r>
      <w:r w:rsidR="00A60228" w:rsidRPr="00330E87">
        <w:rPr>
          <w:rFonts w:ascii="Arial" w:hAnsi="Arial" w:cs="Arial"/>
          <w:sz w:val="22"/>
          <w:szCs w:val="22"/>
        </w:rPr>
        <w:t>’s</w:t>
      </w:r>
      <w:r w:rsidR="00A60228">
        <w:rPr>
          <w:rFonts w:ascii="Arial" w:hAnsi="Arial" w:cs="Arial"/>
          <w:sz w:val="22"/>
          <w:szCs w:val="22"/>
        </w:rPr>
        <w:t xml:space="preserve"> and retention times to the </w:t>
      </w:r>
      <w:r w:rsidR="00A60228" w:rsidRPr="00330E87">
        <w:rPr>
          <w:rFonts w:ascii="Arial" w:hAnsi="Arial" w:cs="Arial"/>
          <w:i/>
          <w:iCs/>
          <w:sz w:val="22"/>
          <w:szCs w:val="22"/>
        </w:rPr>
        <w:t>m/z</w:t>
      </w:r>
      <w:r w:rsidR="00A60228">
        <w:rPr>
          <w:rFonts w:ascii="Arial" w:hAnsi="Arial" w:cs="Arial"/>
          <w:i/>
          <w:iCs/>
          <w:sz w:val="22"/>
          <w:szCs w:val="22"/>
        </w:rPr>
        <w:t xml:space="preserve">’s </w:t>
      </w:r>
      <w:r w:rsidR="00A60228" w:rsidRPr="006405BE">
        <w:rPr>
          <w:rFonts w:ascii="Arial" w:hAnsi="Arial" w:cs="Arial"/>
          <w:sz w:val="22"/>
          <w:szCs w:val="22"/>
        </w:rPr>
        <w:t>and</w:t>
      </w:r>
      <w:r w:rsidR="00A60228">
        <w:rPr>
          <w:rFonts w:ascii="Arial" w:hAnsi="Arial" w:cs="Arial"/>
          <w:sz w:val="22"/>
          <w:szCs w:val="22"/>
        </w:rPr>
        <w:t xml:space="preserve"> retention times of a library of authentic standards previously run on the same mass spectrometry instrument</w:t>
      </w:r>
      <w:r w:rsidR="00A60228" w:rsidRPr="002201A1">
        <w:rPr>
          <w:rFonts w:ascii="Arial" w:hAnsi="Arial" w:cs="Arial"/>
          <w:sz w:val="22"/>
          <w:szCs w:val="22"/>
        </w:rPr>
        <w:t>.</w:t>
      </w:r>
      <w:r w:rsidR="00A60228">
        <w:rPr>
          <w:rFonts w:ascii="Arial" w:hAnsi="Arial" w:cs="Arial"/>
          <w:sz w:val="22"/>
          <w:szCs w:val="22"/>
        </w:rPr>
        <w:t xml:space="preserve"> </w:t>
      </w:r>
      <w:r w:rsidR="00A60228" w:rsidRPr="002201A1">
        <w:rPr>
          <w:rFonts w:ascii="Arial" w:hAnsi="Arial" w:cs="Arial"/>
          <w:sz w:val="22"/>
          <w:szCs w:val="22"/>
        </w:rPr>
        <w:t>Level 1</w:t>
      </w:r>
      <w:r w:rsidR="00A60228">
        <w:rPr>
          <w:rFonts w:ascii="Arial" w:hAnsi="Arial" w:cs="Arial"/>
          <w:sz w:val="22"/>
          <w:szCs w:val="22"/>
        </w:rPr>
        <w:fldChar w:fldCharType="begin"/>
      </w:r>
      <w:r w:rsidR="006E285B">
        <w:rPr>
          <w:rFonts w:ascii="Arial" w:hAnsi="Arial" w:cs="Arial"/>
          <w:sz w:val="22"/>
          <w:szCs w:val="22"/>
        </w:rPr>
        <w:instrText xml:space="preserve"> ADDIN ZOTERO_ITEM CSL_CITATION {"citationID":"7dEDx2aQ","properties":{"formattedCitation":"\\super 7\\nosupersub{}","plainCitation":"7","noteIndex":0},"citationItems":[{"id":6187,"uris":["http://zotero.org/users/10926678/items/8M37KYHY"],"itemData":{"id":6187,"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sidR="00A60228">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7</w:t>
      </w:r>
      <w:r w:rsidR="00A60228">
        <w:rPr>
          <w:rFonts w:ascii="Arial" w:hAnsi="Arial" w:cs="Arial"/>
          <w:sz w:val="22"/>
          <w:szCs w:val="22"/>
        </w:rPr>
        <w:fldChar w:fldCharType="end"/>
      </w:r>
      <w:r w:rsidR="00A60228" w:rsidRPr="002201A1">
        <w:rPr>
          <w:rFonts w:ascii="Arial" w:hAnsi="Arial" w:cs="Arial"/>
          <w:sz w:val="22"/>
          <w:szCs w:val="22"/>
        </w:rPr>
        <w:t xml:space="preserve"> identification of metabolites was obtained by ion dissociation mass spectrometry relative to authentic standards</w:t>
      </w:r>
      <w:r w:rsidR="00A60228">
        <w:rPr>
          <w:rFonts w:ascii="Arial" w:hAnsi="Arial" w:cs="Arial"/>
          <w:sz w:val="22"/>
          <w:szCs w:val="22"/>
        </w:rPr>
        <w:t xml:space="preserve"> (mass </w:t>
      </w:r>
      <w:r w:rsidR="00A60228" w:rsidRPr="00AF647F">
        <w:rPr>
          <w:rFonts w:ascii="Arial" w:hAnsi="Arial" w:cs="Arial"/>
          <w:sz w:val="22"/>
          <w:szCs w:val="22"/>
        </w:rPr>
        <w:t xml:space="preserve">error = </w:t>
      </w:r>
      <w:r w:rsidR="00A60228" w:rsidRPr="00330E87">
        <w:rPr>
          <w:rFonts w:ascii="Arial" w:eastAsia="Arial" w:hAnsi="Arial" w:cs="Arial"/>
          <w:i/>
          <w:iCs/>
          <w:color w:val="000000" w:themeColor="text1"/>
          <w:sz w:val="22"/>
          <w:szCs w:val="22"/>
        </w:rPr>
        <w:t>±</w:t>
      </w:r>
      <w:r w:rsidR="00A60228">
        <w:rPr>
          <w:rFonts w:ascii="Arial" w:eastAsia="Arial" w:hAnsi="Arial" w:cs="Arial"/>
          <w:i/>
          <w:iCs/>
          <w:color w:val="000000" w:themeColor="text1"/>
          <w:sz w:val="22"/>
          <w:szCs w:val="22"/>
        </w:rPr>
        <w:t xml:space="preserve"> </w:t>
      </w:r>
      <w:r w:rsidR="00A60228" w:rsidRPr="00AF647F">
        <w:rPr>
          <w:rFonts w:ascii="Arial" w:hAnsi="Arial" w:cs="Arial"/>
          <w:sz w:val="22"/>
          <w:szCs w:val="22"/>
        </w:rPr>
        <w:t>5 ppm,</w:t>
      </w:r>
      <w:r w:rsidR="00A60228">
        <w:rPr>
          <w:rFonts w:ascii="Arial" w:hAnsi="Arial" w:cs="Arial"/>
          <w:sz w:val="22"/>
          <w:szCs w:val="22"/>
        </w:rPr>
        <w:t xml:space="preserve"> retention time threshold = </w:t>
      </w:r>
      <w:r w:rsidR="00A60228" w:rsidRPr="00330E87">
        <w:rPr>
          <w:rFonts w:ascii="Arial" w:eastAsia="Arial" w:hAnsi="Arial" w:cs="Arial"/>
          <w:i/>
          <w:iCs/>
          <w:color w:val="000000" w:themeColor="text1"/>
          <w:sz w:val="22"/>
          <w:szCs w:val="22"/>
        </w:rPr>
        <w:t>±</w:t>
      </w:r>
      <w:r w:rsidR="00A60228">
        <w:rPr>
          <w:rFonts w:ascii="Arial" w:eastAsia="Arial" w:hAnsi="Arial" w:cs="Arial"/>
          <w:i/>
          <w:iCs/>
          <w:color w:val="000000" w:themeColor="text1"/>
          <w:sz w:val="22"/>
          <w:szCs w:val="22"/>
        </w:rPr>
        <w:t xml:space="preserve"> </w:t>
      </w:r>
      <w:r w:rsidR="00A60228">
        <w:rPr>
          <w:rFonts w:ascii="Arial" w:hAnsi="Arial" w:cs="Arial"/>
          <w:sz w:val="22"/>
          <w:szCs w:val="22"/>
        </w:rPr>
        <w:t>30</w:t>
      </w:r>
      <w:r w:rsidR="00A60228" w:rsidRPr="00AF647F">
        <w:rPr>
          <w:rFonts w:ascii="Arial" w:hAnsi="Arial" w:cs="Arial"/>
          <w:sz w:val="22"/>
          <w:szCs w:val="22"/>
        </w:rPr>
        <w:t xml:space="preserve"> </w:t>
      </w:r>
      <w:r w:rsidR="00A60228">
        <w:rPr>
          <w:rFonts w:ascii="Arial" w:hAnsi="Arial" w:cs="Arial"/>
          <w:sz w:val="22"/>
          <w:szCs w:val="22"/>
        </w:rPr>
        <w:t xml:space="preserve">seconds), </w:t>
      </w:r>
      <w:r w:rsidR="00A60228" w:rsidRPr="00AF647F">
        <w:rPr>
          <w:rFonts w:ascii="Arial" w:hAnsi="Arial" w:cs="Arial"/>
          <w:sz w:val="22"/>
          <w:szCs w:val="22"/>
        </w:rPr>
        <w:t>and</w:t>
      </w:r>
      <w:r w:rsidR="00A60228" w:rsidRPr="002201A1">
        <w:rPr>
          <w:rFonts w:ascii="Arial" w:hAnsi="Arial" w:cs="Arial"/>
          <w:sz w:val="22"/>
          <w:szCs w:val="22"/>
        </w:rPr>
        <w:t xml:space="preserve"> other metabolites identified by MSMICA were considered Level 3</w:t>
      </w:r>
      <w:r w:rsidR="00A60228">
        <w:rPr>
          <w:rFonts w:ascii="Arial" w:hAnsi="Arial" w:cs="Arial"/>
          <w:sz w:val="22"/>
          <w:szCs w:val="22"/>
        </w:rPr>
        <w:fldChar w:fldCharType="begin"/>
      </w:r>
      <w:r w:rsidR="006E285B">
        <w:rPr>
          <w:rFonts w:ascii="Arial" w:hAnsi="Arial" w:cs="Arial"/>
          <w:sz w:val="22"/>
          <w:szCs w:val="22"/>
        </w:rPr>
        <w:instrText xml:space="preserve"> ADDIN ZOTERO_ITEM CSL_CITATION {"citationID":"ZyM1L9Jh","properties":{"formattedCitation":"\\super 7\\nosupersub{}","plainCitation":"7","noteIndex":0},"citationItems":[{"id":6187,"uris":["http://zotero.org/users/10926678/items/8M37KYHY"],"itemData":{"id":6187,"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sidR="00A60228">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7</w:t>
      </w:r>
      <w:r w:rsidR="00A60228">
        <w:rPr>
          <w:rFonts w:ascii="Arial" w:hAnsi="Arial" w:cs="Arial"/>
          <w:sz w:val="22"/>
          <w:szCs w:val="22"/>
        </w:rPr>
        <w:fldChar w:fldCharType="end"/>
      </w:r>
      <w:r w:rsidR="00A60228" w:rsidRPr="002201A1">
        <w:rPr>
          <w:rFonts w:ascii="Arial" w:hAnsi="Arial" w:cs="Arial"/>
          <w:sz w:val="22"/>
          <w:szCs w:val="22"/>
        </w:rPr>
        <w:t xml:space="preserve"> identifications.</w:t>
      </w:r>
      <w:r w:rsidR="00A60228">
        <w:rPr>
          <w:rFonts w:ascii="Arial" w:hAnsi="Arial" w:cs="Arial"/>
          <w:sz w:val="22"/>
          <w:szCs w:val="22"/>
        </w:rPr>
        <w:t xml:space="preserve"> </w:t>
      </w:r>
      <w:r w:rsidR="00F2040C">
        <w:rPr>
          <w:rFonts w:ascii="Arial" w:hAnsi="Arial" w:cs="Arial"/>
          <w:sz w:val="22"/>
          <w:szCs w:val="22"/>
        </w:rPr>
        <w:t xml:space="preserve">For algorithmically identified </w:t>
      </w:r>
      <w:r w:rsidR="00F2040C" w:rsidRPr="00743F56">
        <w:rPr>
          <w:rFonts w:ascii="Arial" w:hAnsi="Arial" w:cs="Arial"/>
          <w:sz w:val="22"/>
          <w:szCs w:val="22"/>
          <w:highlight w:val="yellow"/>
        </w:rPr>
        <w:t>features</w:t>
      </w:r>
      <w:r w:rsidR="00E02B1C" w:rsidRPr="00743F56">
        <w:rPr>
          <w:rFonts w:ascii="Arial" w:hAnsi="Arial" w:cs="Arial"/>
          <w:sz w:val="22"/>
          <w:szCs w:val="22"/>
          <w:highlight w:val="yellow"/>
        </w:rPr>
        <w:t xml:space="preserve"> (Level 3)</w:t>
      </w:r>
      <w:r w:rsidR="00576990" w:rsidRPr="00743F56">
        <w:rPr>
          <w:rFonts w:ascii="Arial" w:hAnsi="Arial" w:cs="Arial"/>
          <w:sz w:val="22"/>
          <w:szCs w:val="22"/>
          <w:highlight w:val="yellow"/>
        </w:rPr>
        <w:t xml:space="preserve"> and features identified based on standards (Level 1), metabolites</w:t>
      </w:r>
      <w:r w:rsidR="00F2040C" w:rsidRPr="00743F56">
        <w:rPr>
          <w:rFonts w:ascii="Arial" w:hAnsi="Arial" w:cs="Arial"/>
          <w:sz w:val="22"/>
          <w:szCs w:val="22"/>
          <w:highlight w:val="yellow"/>
        </w:rPr>
        <w:t xml:space="preserve"> </w:t>
      </w:r>
      <w:r w:rsidRPr="00743F56">
        <w:rPr>
          <w:rFonts w:ascii="Arial" w:hAnsi="Arial" w:cs="Arial"/>
          <w:sz w:val="22"/>
          <w:szCs w:val="22"/>
          <w:highlight w:val="yellow"/>
        </w:rPr>
        <w:t xml:space="preserve">that were dually identified in HILIC+ and C18- modes were both </w:t>
      </w:r>
      <w:r w:rsidR="00576990" w:rsidRPr="00743F56">
        <w:rPr>
          <w:rFonts w:ascii="Arial" w:hAnsi="Arial" w:cs="Arial"/>
          <w:sz w:val="22"/>
          <w:szCs w:val="22"/>
          <w:highlight w:val="yellow"/>
        </w:rPr>
        <w:t xml:space="preserve">retained for statistical analysis and treated as independent observations. </w:t>
      </w:r>
      <w:r w:rsidR="0023778A" w:rsidRPr="00743F56">
        <w:rPr>
          <w:rFonts w:ascii="Arial" w:hAnsi="Arial" w:cs="Arial"/>
          <w:sz w:val="22"/>
          <w:szCs w:val="22"/>
          <w:highlight w:val="yellow"/>
        </w:rPr>
        <w:t xml:space="preserve">If following </w:t>
      </w:r>
      <w:r w:rsidR="009C66D7" w:rsidRPr="00743F56">
        <w:rPr>
          <w:rFonts w:ascii="Arial" w:hAnsi="Arial" w:cs="Arial"/>
          <w:sz w:val="22"/>
          <w:szCs w:val="22"/>
          <w:highlight w:val="yellow"/>
        </w:rPr>
        <w:t xml:space="preserve">statistical analysis (descriptive statistics or t-tests in </w:t>
      </w:r>
      <w:r w:rsidR="009C66D7" w:rsidRPr="00743F56">
        <w:rPr>
          <w:rFonts w:ascii="Arial" w:hAnsi="Arial" w:cs="Arial"/>
          <w:b/>
          <w:bCs/>
          <w:sz w:val="22"/>
          <w:szCs w:val="22"/>
          <w:highlight w:val="yellow"/>
        </w:rPr>
        <w:t>Figure 3</w:t>
      </w:r>
      <w:r w:rsidR="009C66D7" w:rsidRPr="00743F56">
        <w:rPr>
          <w:rFonts w:ascii="Arial" w:hAnsi="Arial" w:cs="Arial"/>
          <w:sz w:val="22"/>
          <w:szCs w:val="22"/>
          <w:highlight w:val="yellow"/>
        </w:rPr>
        <w:t xml:space="preserve">), an identification </w:t>
      </w:r>
      <w:r w:rsidR="00400F7D" w:rsidRPr="00743F56">
        <w:rPr>
          <w:rFonts w:ascii="Arial" w:hAnsi="Arial" w:cs="Arial"/>
          <w:sz w:val="22"/>
          <w:szCs w:val="22"/>
          <w:highlight w:val="yellow"/>
        </w:rPr>
        <w:t>that</w:t>
      </w:r>
      <w:r w:rsidR="009C66D7" w:rsidRPr="00743F56">
        <w:rPr>
          <w:rFonts w:ascii="Arial" w:hAnsi="Arial" w:cs="Arial"/>
          <w:sz w:val="22"/>
          <w:szCs w:val="22"/>
          <w:highlight w:val="yellow"/>
        </w:rPr>
        <w:t xml:space="preserve"> was significantly different between groups</w:t>
      </w:r>
      <w:r w:rsidR="003E033A" w:rsidRPr="00743F56">
        <w:rPr>
          <w:rFonts w:ascii="Arial" w:hAnsi="Arial" w:cs="Arial"/>
          <w:sz w:val="22"/>
          <w:szCs w:val="22"/>
          <w:highlight w:val="yellow"/>
        </w:rPr>
        <w:t xml:space="preserve"> had an </w:t>
      </w:r>
      <w:r w:rsidR="003E033A" w:rsidRPr="00743F56">
        <w:rPr>
          <w:rFonts w:ascii="Arial" w:hAnsi="Arial" w:cs="Arial"/>
          <w:i/>
          <w:iCs/>
          <w:sz w:val="22"/>
          <w:szCs w:val="22"/>
          <w:highlight w:val="yellow"/>
        </w:rPr>
        <w:t xml:space="preserve">m/z </w:t>
      </w:r>
      <w:r w:rsidR="003E033A" w:rsidRPr="00743F56">
        <w:rPr>
          <w:rFonts w:ascii="Arial" w:hAnsi="Arial" w:cs="Arial"/>
          <w:sz w:val="22"/>
          <w:szCs w:val="22"/>
          <w:highlight w:val="yellow"/>
        </w:rPr>
        <w:t>and retention time that</w:t>
      </w:r>
      <w:r w:rsidR="009C66D7" w:rsidRPr="00743F56">
        <w:rPr>
          <w:rFonts w:ascii="Arial" w:hAnsi="Arial" w:cs="Arial"/>
          <w:sz w:val="22"/>
          <w:szCs w:val="22"/>
          <w:highlight w:val="yellow"/>
        </w:rPr>
        <w:t xml:space="preserve"> mapped to multiple possible metabolites</w:t>
      </w:r>
      <w:r w:rsidR="003E033A" w:rsidRPr="00743F56">
        <w:rPr>
          <w:rFonts w:ascii="Arial" w:hAnsi="Arial" w:cs="Arial"/>
          <w:sz w:val="22"/>
          <w:szCs w:val="22"/>
          <w:highlight w:val="yellow"/>
        </w:rPr>
        <w:t xml:space="preserve"> and/or adducts, </w:t>
      </w:r>
      <w:r w:rsidR="00611906" w:rsidRPr="00743F56">
        <w:rPr>
          <w:rFonts w:ascii="Arial" w:hAnsi="Arial" w:cs="Arial"/>
          <w:sz w:val="22"/>
          <w:szCs w:val="22"/>
          <w:highlight w:val="yellow"/>
        </w:rPr>
        <w:t>this was indicated</w:t>
      </w:r>
      <w:r w:rsidR="008C3207" w:rsidRPr="00743F56">
        <w:rPr>
          <w:rFonts w:ascii="Arial" w:hAnsi="Arial" w:cs="Arial"/>
          <w:sz w:val="22"/>
          <w:szCs w:val="22"/>
          <w:highlight w:val="yellow"/>
        </w:rPr>
        <w:t xml:space="preserve"> or accounted for</w:t>
      </w:r>
      <w:r w:rsidR="00611906" w:rsidRPr="00743F56">
        <w:rPr>
          <w:rFonts w:ascii="Arial" w:hAnsi="Arial" w:cs="Arial"/>
          <w:sz w:val="22"/>
          <w:szCs w:val="22"/>
          <w:highlight w:val="yellow"/>
        </w:rPr>
        <w:t xml:space="preserve"> </w:t>
      </w:r>
      <w:r w:rsidR="004F6F87" w:rsidRPr="00743F56">
        <w:rPr>
          <w:rFonts w:ascii="Arial" w:hAnsi="Arial" w:cs="Arial"/>
          <w:sz w:val="22"/>
          <w:szCs w:val="22"/>
          <w:highlight w:val="yellow"/>
        </w:rPr>
        <w:t>on the graph as appropriate.</w:t>
      </w:r>
    </w:p>
    <w:p w14:paraId="444A477F" w14:textId="77777777" w:rsidR="004B031A" w:rsidRPr="00A23DCA" w:rsidRDefault="004B031A" w:rsidP="00296B58">
      <w:pPr>
        <w:jc w:val="both"/>
        <w:rPr>
          <w:rFonts w:ascii="Arial" w:hAnsi="Arial" w:cs="Arial"/>
          <w:i/>
          <w:iCs/>
          <w:sz w:val="22"/>
          <w:szCs w:val="22"/>
          <w:u w:val="single"/>
        </w:rPr>
      </w:pPr>
      <w:r w:rsidRPr="00A23DCA">
        <w:rPr>
          <w:rFonts w:ascii="Arial" w:hAnsi="Arial" w:cs="Arial"/>
          <w:i/>
          <w:iCs/>
          <w:sz w:val="22"/>
          <w:szCs w:val="22"/>
          <w:u w:val="single"/>
        </w:rPr>
        <w:t>Data Structuring and Transformation</w:t>
      </w:r>
    </w:p>
    <w:p w14:paraId="1CDBBC29" w14:textId="4537565D" w:rsidR="004B031A" w:rsidRPr="00FC72AD" w:rsidRDefault="004B031A" w:rsidP="00296B58">
      <w:pPr>
        <w:spacing w:after="120"/>
        <w:jc w:val="both"/>
        <w:rPr>
          <w:rFonts w:ascii="Arial" w:hAnsi="Arial" w:cs="Arial"/>
          <w:sz w:val="22"/>
          <w:szCs w:val="22"/>
        </w:rPr>
      </w:pPr>
      <w:r w:rsidRPr="00FC72AD">
        <w:rPr>
          <w:rFonts w:ascii="Arial" w:hAnsi="Arial" w:cs="Arial"/>
          <w:sz w:val="22"/>
          <w:szCs w:val="22"/>
        </w:rPr>
        <w:t xml:space="preserve">HILIC+ and C18- untargeted feature tables were merged, with features being labeled with their column (HILIC or C18), </w:t>
      </w:r>
      <w:r w:rsidRPr="00FC72AD">
        <w:rPr>
          <w:rFonts w:ascii="Arial" w:hAnsi="Arial" w:cs="Arial"/>
          <w:i/>
          <w:iCs/>
          <w:sz w:val="22"/>
          <w:szCs w:val="22"/>
        </w:rPr>
        <w:t>m</w:t>
      </w:r>
      <w:r w:rsidR="00B86A9E" w:rsidRPr="00FC72AD">
        <w:rPr>
          <w:rFonts w:ascii="Arial" w:hAnsi="Arial" w:cs="Arial"/>
          <w:i/>
          <w:iCs/>
          <w:sz w:val="22"/>
          <w:szCs w:val="22"/>
        </w:rPr>
        <w:t>/</w:t>
      </w:r>
      <w:r w:rsidRPr="00FC72AD">
        <w:rPr>
          <w:rFonts w:ascii="Arial" w:hAnsi="Arial" w:cs="Arial"/>
          <w:i/>
          <w:iCs/>
          <w:sz w:val="22"/>
          <w:szCs w:val="22"/>
        </w:rPr>
        <w:t>z</w:t>
      </w:r>
      <w:r w:rsidRPr="00FC72AD">
        <w:rPr>
          <w:rFonts w:ascii="Arial" w:hAnsi="Arial" w:cs="Arial"/>
          <w:sz w:val="22"/>
          <w:szCs w:val="22"/>
        </w:rPr>
        <w:t xml:space="preserve">, and retention time, delimited by underscores (i.e., HILIC_285.8142245_24.93741273 or C18_335.1135917_151.5102926). </w:t>
      </w:r>
      <w:r w:rsidR="004F6F87">
        <w:rPr>
          <w:rFonts w:ascii="Arial" w:hAnsi="Arial" w:cs="Arial"/>
          <w:sz w:val="22"/>
          <w:szCs w:val="22"/>
        </w:rPr>
        <w:t>The full untargeted</w:t>
      </w:r>
      <w:r w:rsidRPr="00FC72AD">
        <w:rPr>
          <w:rFonts w:ascii="Arial" w:hAnsi="Arial" w:cs="Arial"/>
          <w:sz w:val="22"/>
          <w:szCs w:val="22"/>
        </w:rPr>
        <w:t xml:space="preserve"> feature table with all HILIC+ and C18- features</w:t>
      </w:r>
      <w:r w:rsidR="004F6F87">
        <w:rPr>
          <w:rFonts w:ascii="Arial" w:hAnsi="Arial" w:cs="Arial"/>
          <w:sz w:val="22"/>
          <w:szCs w:val="22"/>
        </w:rPr>
        <w:t xml:space="preserve"> can be found on the accompanying Metabolomics Workbench </w:t>
      </w:r>
      <w:r w:rsidRPr="00FC72AD">
        <w:rPr>
          <w:rFonts w:ascii="Arial" w:hAnsi="Arial" w:cs="Arial"/>
          <w:sz w:val="22"/>
          <w:szCs w:val="22"/>
        </w:rPr>
        <w:t xml:space="preserve"> All ‘0’ values (indicating non-detection by the instrument) were replaced with ½ the minimum value for that feature detected across all samples.</w:t>
      </w:r>
      <w:r w:rsidR="00A23DCA" w:rsidRPr="002201A1">
        <w:rPr>
          <w:rFonts w:ascii="Arial" w:hAnsi="Arial" w:cs="Arial"/>
          <w:sz w:val="22"/>
          <w:szCs w:val="22"/>
        </w:rPr>
        <w:fldChar w:fldCharType="begin"/>
      </w:r>
      <w:r w:rsidR="006E285B">
        <w:rPr>
          <w:rFonts w:ascii="Arial" w:hAnsi="Arial" w:cs="Arial"/>
          <w:sz w:val="22"/>
          <w:szCs w:val="22"/>
        </w:rPr>
        <w:instrText xml:space="preserve"> ADDIN ZOTERO_ITEM CSL_CITATION {"citationID":"3JEtwtnl","properties":{"formattedCitation":"\\super 8\\nosupersub{}","plainCitation":"8","noteIndex":0},"citationItems":[{"id":10735,"uris":["http://zotero.org/users/10926678/items/W68PAP4Z"],"itemData":{"id":10735,"type":"article-journal","abstract":"Abstract\n            \n              Missing values exist widely in mass-spectrometry (MS) based metabolomics data. Various methods have been applied for handling missing values, but the selection can significantly affect following data analyses. Typically, there are three types of missing values, missing not at random (MNAR), missing at random (MAR), and missing completely at random (MCAR). Our study comprehensively compared eight imputation methods (zero, half minimum (HM), mean, median, random forest (RF), singular value decomposition (SVD), k-nearest neighbors (kNN), and quantile regression imputation of left-censored data (QRILC)) for different types of missing values using four metabolomics datasets. Normalized root mean squared error (NRMSE) and NRMSE-based sum of ranks (SOR) were applied to evaluate imputation accuracy. Principal component analysis (PCA)/partial least squares (PLS)-Procrustes analysis were used to evaluate the overall sample distribution. Student’s\n              t\n              -test followed by correlation analysis was conducted to evaluate the effects on univariate statistics. Our findings demonstrated that RF performed the best for MCAR/MAR and QRILC was the favored one for left-censored MNAR. Finally, we proposed a comprehensive strategy and developed a public-accessible web-tool for the application of missing value imputation in metabolomics (\n              https://metabolomics.cc.hawaii.edu/software/MetImp/\n              ).","container-title":"Scientific Reports","DOI":"10.1038/s41598-017-19120-0","ISSN":"2045-2322","issue":"1","journalAbbreviation":"Sci Rep","language":"en","page":"663","source":"DOI.org (Crossref)","title":"Missing Value Imputation Approach for Mass Spectrometry-based Metabolomics Data","volume":"8","author":[{"family":"Wei","given":"Runmin"},{"family":"Wang","given":"Jingye"},{"family":"Su","given":"Mingming"},{"family":"Jia","given":"Erik"},{"family":"Chen","given":"Shaoqiu"},{"family":"Chen","given":"Tianlu"},{"family":"Ni","given":"Yan"}],"issued":{"date-parts":[["2018",1,12]]}}}],"schema":"https://github.com/citation-style-language/schema/raw/master/csl-citation.json"} </w:instrText>
      </w:r>
      <w:r w:rsidR="00A23DCA" w:rsidRPr="002201A1">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8</w:t>
      </w:r>
      <w:r w:rsidR="00A23DCA" w:rsidRPr="002201A1">
        <w:rPr>
          <w:rFonts w:ascii="Arial" w:hAnsi="Arial" w:cs="Arial"/>
          <w:sz w:val="22"/>
          <w:szCs w:val="22"/>
        </w:rPr>
        <w:fldChar w:fldCharType="end"/>
      </w:r>
      <w:r w:rsidR="006E285B">
        <w:rPr>
          <w:rFonts w:ascii="Arial" w:hAnsi="Arial" w:cs="Arial"/>
          <w:sz w:val="22"/>
          <w:szCs w:val="22"/>
        </w:rPr>
        <w:t xml:space="preserve"> </w:t>
      </w:r>
      <w:r w:rsidRPr="00FC72AD">
        <w:rPr>
          <w:rFonts w:ascii="Arial" w:hAnsi="Arial" w:cs="Arial"/>
          <w:sz w:val="22"/>
          <w:szCs w:val="22"/>
        </w:rPr>
        <w:t>Following this, all spectral intensity values were log</w:t>
      </w:r>
      <w:r w:rsidRPr="00FC72AD">
        <w:rPr>
          <w:rFonts w:ascii="Arial" w:hAnsi="Arial" w:cs="Arial"/>
          <w:sz w:val="22"/>
          <w:szCs w:val="22"/>
          <w:vertAlign w:val="subscript"/>
        </w:rPr>
        <w:t>2</w:t>
      </w:r>
      <w:r w:rsidRPr="00FC72AD">
        <w:rPr>
          <w:rFonts w:ascii="Arial" w:hAnsi="Arial" w:cs="Arial"/>
          <w:sz w:val="22"/>
          <w:szCs w:val="22"/>
        </w:rPr>
        <w:t xml:space="preserve"> transformed prior to further analysis. For the full targeted feature table</w:t>
      </w:r>
      <w:r w:rsidR="00D36092">
        <w:rPr>
          <w:rFonts w:ascii="Arial" w:hAnsi="Arial" w:cs="Arial"/>
          <w:sz w:val="22"/>
          <w:szCs w:val="22"/>
        </w:rPr>
        <w:t>s and associated metadata</w:t>
      </w:r>
      <w:r w:rsidRPr="00FC72AD">
        <w:rPr>
          <w:rFonts w:ascii="Arial" w:hAnsi="Arial" w:cs="Arial"/>
          <w:sz w:val="22"/>
          <w:szCs w:val="22"/>
        </w:rPr>
        <w:t xml:space="preserve">, see </w:t>
      </w:r>
      <w:r w:rsidRPr="00FC72AD">
        <w:rPr>
          <w:rFonts w:ascii="Arial" w:hAnsi="Arial" w:cs="Arial"/>
          <w:b/>
          <w:bCs/>
          <w:sz w:val="22"/>
          <w:szCs w:val="22"/>
        </w:rPr>
        <w:t xml:space="preserve">Supplementary Material </w:t>
      </w:r>
      <w:r w:rsidR="00D36092">
        <w:rPr>
          <w:rFonts w:ascii="Arial" w:hAnsi="Arial" w:cs="Arial"/>
          <w:b/>
          <w:bCs/>
          <w:sz w:val="22"/>
          <w:szCs w:val="22"/>
        </w:rPr>
        <w:t>3</w:t>
      </w:r>
      <w:r w:rsidRPr="00FC72AD">
        <w:rPr>
          <w:rFonts w:ascii="Arial" w:hAnsi="Arial" w:cs="Arial"/>
          <w:sz w:val="22"/>
          <w:szCs w:val="22"/>
        </w:rPr>
        <w:t>.</w:t>
      </w:r>
      <w:r w:rsidR="006E285B">
        <w:rPr>
          <w:rFonts w:ascii="Arial" w:hAnsi="Arial" w:cs="Arial"/>
          <w:sz w:val="22"/>
          <w:szCs w:val="22"/>
        </w:rPr>
        <w:t xml:space="preserve"> </w:t>
      </w:r>
    </w:p>
    <w:p w14:paraId="34CE3D3F" w14:textId="4F5C587E" w:rsidR="004B031A" w:rsidRPr="00A23DCA" w:rsidRDefault="006210B1" w:rsidP="00296B58">
      <w:pPr>
        <w:jc w:val="both"/>
        <w:rPr>
          <w:rFonts w:ascii="Arial" w:hAnsi="Arial" w:cs="Arial"/>
          <w:i/>
          <w:iCs/>
          <w:sz w:val="22"/>
          <w:szCs w:val="22"/>
          <w:u w:val="single"/>
        </w:rPr>
      </w:pPr>
      <w:bookmarkStart w:id="0" w:name="_Hlk194418479"/>
      <w:r>
        <w:rPr>
          <w:rFonts w:ascii="Arial" w:hAnsi="Arial" w:cs="Arial"/>
          <w:i/>
          <w:iCs/>
          <w:sz w:val="22"/>
          <w:szCs w:val="22"/>
          <w:u w:val="single"/>
        </w:rPr>
        <w:t xml:space="preserve">Metabolomics </w:t>
      </w:r>
      <w:r w:rsidR="004B031A" w:rsidRPr="00A23DCA">
        <w:rPr>
          <w:rFonts w:ascii="Arial" w:hAnsi="Arial" w:cs="Arial"/>
          <w:i/>
          <w:iCs/>
          <w:sz w:val="22"/>
          <w:szCs w:val="22"/>
          <w:u w:val="single"/>
        </w:rPr>
        <w:t>Statistical Analysis and Data Visualization</w:t>
      </w:r>
    </w:p>
    <w:bookmarkEnd w:id="0"/>
    <w:p w14:paraId="37B57749" w14:textId="2BEFDE68" w:rsidR="00296B58" w:rsidRDefault="004B031A" w:rsidP="00296B58">
      <w:pPr>
        <w:jc w:val="both"/>
        <w:rPr>
          <w:rFonts w:ascii="Arial" w:hAnsi="Arial" w:cs="Arial"/>
          <w:color w:val="000000"/>
          <w:sz w:val="22"/>
          <w:szCs w:val="22"/>
        </w:rPr>
      </w:pPr>
      <w:r w:rsidRPr="00FC72AD">
        <w:rPr>
          <w:rFonts w:ascii="Arial" w:hAnsi="Arial" w:cs="Arial"/>
          <w:sz w:val="22"/>
          <w:szCs w:val="22"/>
        </w:rPr>
        <w:t>All data were analyzed and visualized using R (v</w:t>
      </w:r>
      <w:r w:rsidR="00AC43A1">
        <w:rPr>
          <w:rFonts w:ascii="Arial" w:hAnsi="Arial" w:cs="Arial"/>
          <w:sz w:val="22"/>
          <w:szCs w:val="22"/>
        </w:rPr>
        <w:t>4.</w:t>
      </w:r>
      <w:r w:rsidRPr="00FC72AD">
        <w:rPr>
          <w:rFonts w:ascii="Arial" w:hAnsi="Arial" w:cs="Arial"/>
          <w:sz w:val="22"/>
          <w:szCs w:val="22"/>
        </w:rPr>
        <w:t xml:space="preserve">), </w:t>
      </w:r>
      <w:proofErr w:type="spellStart"/>
      <w:r w:rsidRPr="00FC72AD">
        <w:rPr>
          <w:rFonts w:ascii="Arial" w:hAnsi="Arial" w:cs="Arial"/>
          <w:sz w:val="22"/>
          <w:szCs w:val="22"/>
        </w:rPr>
        <w:t>MetaboAnalyst</w:t>
      </w:r>
      <w:proofErr w:type="spellEnd"/>
      <w:r w:rsidRPr="00FC72AD">
        <w:rPr>
          <w:rFonts w:ascii="Arial" w:hAnsi="Arial" w:cs="Arial"/>
          <w:sz w:val="22"/>
          <w:szCs w:val="22"/>
        </w:rPr>
        <w:t xml:space="preserve"> (version 6.0),</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oyD0quKE","properties":{"formattedCitation":"\\super 9\\nosupersub{}","plainCitation":"9","noteIndex":0},"citationItems":[{"id":8495,"uris":["http://zotero.org/users/10926678/items/YLW3AXTQ"],"itemData":{"id":8495,"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9</w:t>
      </w:r>
      <w:r w:rsidRPr="00FC72AD">
        <w:rPr>
          <w:rFonts w:ascii="Arial" w:hAnsi="Arial" w:cs="Arial"/>
          <w:sz w:val="22"/>
          <w:szCs w:val="22"/>
        </w:rPr>
        <w:fldChar w:fldCharType="end"/>
      </w:r>
      <w:r w:rsidRPr="00FC72AD">
        <w:rPr>
          <w:rFonts w:ascii="Arial" w:hAnsi="Arial" w:cs="Arial"/>
          <w:sz w:val="22"/>
          <w:szCs w:val="22"/>
        </w:rPr>
        <w:t xml:space="preserve"> or </w:t>
      </w:r>
      <w:r w:rsidRPr="00FC72AD">
        <w:rPr>
          <w:rFonts w:ascii="Arial" w:hAnsi="Arial" w:cs="Arial"/>
          <w:color w:val="000000"/>
          <w:sz w:val="22"/>
          <w:szCs w:val="22"/>
        </w:rPr>
        <w:t xml:space="preserve">GraphPad Prism (version 10.4.0) for Mac (GraphPad Software, Boston, Massachusetts). All code was written, compiled, and run in Visual Studio Code (Microsoft). For the full source code, see </w:t>
      </w:r>
      <w:r w:rsidRPr="00FC72AD">
        <w:rPr>
          <w:rFonts w:ascii="Arial" w:hAnsi="Arial" w:cs="Arial"/>
          <w:b/>
          <w:bCs/>
          <w:color w:val="000000"/>
          <w:sz w:val="22"/>
          <w:szCs w:val="22"/>
        </w:rPr>
        <w:t xml:space="preserve">Supplementary Material </w:t>
      </w:r>
      <w:r w:rsidR="00CC57B6">
        <w:rPr>
          <w:rFonts w:ascii="Arial" w:hAnsi="Arial" w:cs="Arial"/>
          <w:b/>
          <w:bCs/>
          <w:color w:val="000000"/>
          <w:sz w:val="22"/>
          <w:szCs w:val="22"/>
        </w:rPr>
        <w:t>4</w:t>
      </w:r>
      <w:r w:rsidRPr="00FC72AD">
        <w:rPr>
          <w:rFonts w:ascii="Arial" w:hAnsi="Arial" w:cs="Arial"/>
          <w:color w:val="000000"/>
          <w:sz w:val="22"/>
          <w:szCs w:val="22"/>
        </w:rPr>
        <w:t xml:space="preserve">. For a full list of all R packages used, see the ‘Dependencies’ header in the source code. Microsoft Excel was used for compiling and organizing both raw and structured data. For all analyses, statistical significance was set at </w:t>
      </w:r>
      <w:r w:rsidR="004A6321" w:rsidRPr="002201A1">
        <w:rPr>
          <w:rFonts w:ascii="Arial" w:eastAsia="Symbol" w:hAnsi="Arial" w:cs="Arial"/>
          <w:color w:val="000000"/>
          <w:sz w:val="22"/>
          <w:szCs w:val="22"/>
        </w:rPr>
        <w:t>α</w:t>
      </w:r>
      <w:r w:rsidR="004A6321" w:rsidRPr="002201A1">
        <w:rPr>
          <w:rFonts w:ascii="Arial" w:hAnsi="Arial" w:cs="Arial"/>
          <w:color w:val="000000"/>
          <w:sz w:val="22"/>
          <w:szCs w:val="22"/>
        </w:rPr>
        <w:t xml:space="preserve"> = 0.05</w:t>
      </w:r>
      <w:r w:rsidR="004A6321">
        <w:rPr>
          <w:rFonts w:ascii="Arial" w:hAnsi="Arial" w:cs="Arial"/>
          <w:color w:val="000000"/>
          <w:sz w:val="22"/>
          <w:szCs w:val="22"/>
        </w:rPr>
        <w:t>.</w:t>
      </w:r>
    </w:p>
    <w:p w14:paraId="52ADF7BB" w14:textId="13F1A0E0" w:rsidR="00F11E13" w:rsidRPr="00296B58" w:rsidRDefault="004B031A" w:rsidP="00296B58">
      <w:pPr>
        <w:ind w:firstLine="720"/>
        <w:jc w:val="both"/>
        <w:rPr>
          <w:rFonts w:ascii="Arial" w:hAnsi="Arial" w:cs="Arial"/>
          <w:color w:val="000000"/>
          <w:sz w:val="22"/>
          <w:szCs w:val="22"/>
        </w:rPr>
      </w:pPr>
      <w:r w:rsidRPr="00FC72AD">
        <w:rPr>
          <w:rFonts w:ascii="Arial" w:hAnsi="Arial" w:cs="Arial"/>
          <w:color w:val="000000"/>
          <w:sz w:val="22"/>
          <w:szCs w:val="22"/>
        </w:rPr>
        <w:t xml:space="preserve">All </w:t>
      </w:r>
      <w:r w:rsidRPr="00FC72AD">
        <w:rPr>
          <w:rFonts w:ascii="Arial" w:hAnsi="Arial" w:cs="Arial"/>
          <w:sz w:val="22"/>
          <w:szCs w:val="22"/>
        </w:rPr>
        <w:t>partial least squares discriminant analysis (PLS-DA) was performed using the R package mixOmics</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5dYtEtxV","properties":{"formattedCitation":"\\super 10\\nosupersub{}","plainCitation":"10","noteIndex":0},"citationItems":[{"id":8480,"uris":["http://zotero.org/users/10926678/items/FM4A8AXS"],"itemData":{"id":8480,"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 Biol","language":"en","page":"e1005752","source":"DOI.org (Crossref)","title":"mixOmics: An R package for ‘omics feature selection and multiple data integration","title-short":"mixOmics","volume":"13","author":[{"family":"Rohart","given":"Florian"},{"family":"Gautier","given":"Benoît"},{"family":"Singh","given":"Amrit"},{"family":"Lê Cao","given":"Kim-Anh"}],"editor":[{"family":"Schneidman","given":"Dina"}],"issued":{"date-parts":[["2017",11,3]]}}}],"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10</w:t>
      </w:r>
      <w:r w:rsidRPr="00FC72AD">
        <w:rPr>
          <w:rFonts w:ascii="Arial" w:hAnsi="Arial" w:cs="Arial"/>
          <w:sz w:val="22"/>
          <w:szCs w:val="22"/>
        </w:rPr>
        <w:fldChar w:fldCharType="end"/>
      </w:r>
      <w:r w:rsidRPr="00FC72AD">
        <w:rPr>
          <w:rFonts w:ascii="Arial" w:hAnsi="Arial" w:cs="Arial"/>
          <w:sz w:val="22"/>
          <w:szCs w:val="22"/>
        </w:rPr>
        <w:t xml:space="preserve"> and visualized using ggplot2.</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eT5kQLxQ","properties":{"formattedCitation":"\\super 11\\nosupersub{}","plainCitation":"11","noteIndex":0},"citationItems":[{"id":8492,"uris":["http://zotero.org/users/10926678/items/C5F5T3CM"],"itemData":{"id":8492,"type":"book","collection-title":"Use R!","edition":"Second edition","event-place":"Switzerland","ISBN":"978-3-319-24275-0","language":"eng","number-of-pages":"260","publisher":"Springer","publisher-place":"Switzerland","source":"K10plus ISBN","title":"ggplot2: elegant graphics for data analysis","title-short":"ggplot2","author":[{"family":"Wickham","given":"Hadley"}],"contributor":[{"family":"Sievert","given":"Carson"}],"issued":{"date-parts":[["2016"]]}}}],"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11</w:t>
      </w:r>
      <w:r w:rsidRPr="00FC72AD">
        <w:rPr>
          <w:rFonts w:ascii="Arial" w:hAnsi="Arial" w:cs="Arial"/>
          <w:sz w:val="22"/>
          <w:szCs w:val="22"/>
        </w:rPr>
        <w:fldChar w:fldCharType="end"/>
      </w:r>
      <w:r w:rsidRPr="00FC72AD">
        <w:rPr>
          <w:rFonts w:ascii="Arial" w:hAnsi="Arial" w:cs="Arial"/>
          <w:sz w:val="22"/>
          <w:szCs w:val="22"/>
        </w:rPr>
        <w:t xml:space="preserve"> All heatmaps were created based on untargeted feature tables using MetaboAnalyst’s</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NBlE5Oiw","properties":{"formattedCitation":"\\super 9\\nosupersub{}","plainCitation":"9","noteIndex":0},"citationItems":[{"id":8495,"uris":["http://zotero.org/users/10926678/items/YLW3AXTQ"],"itemData":{"id":8495,"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9</w:t>
      </w:r>
      <w:r w:rsidRPr="00FC72AD">
        <w:rPr>
          <w:rFonts w:ascii="Arial" w:hAnsi="Arial" w:cs="Arial"/>
          <w:sz w:val="22"/>
          <w:szCs w:val="22"/>
        </w:rPr>
        <w:fldChar w:fldCharType="end"/>
      </w:r>
      <w:r w:rsidRPr="00FC72AD">
        <w:rPr>
          <w:rFonts w:ascii="Arial" w:hAnsi="Arial" w:cs="Arial"/>
          <w:sz w:val="22"/>
          <w:szCs w:val="22"/>
        </w:rPr>
        <w:t xml:space="preserve"> ‘Statistical Analysis [one factor]’ function. Prior to the creation of the heatmap, a variance filter based on interquartile range was applied to eliminate non-informative features (40% of features filtered out); however, no abundance or reliability filters were applied. No further transformation was performed as the data had already been log</w:t>
      </w:r>
      <w:r w:rsidRPr="00FC72AD">
        <w:rPr>
          <w:rFonts w:ascii="Arial" w:hAnsi="Arial" w:cs="Arial"/>
          <w:sz w:val="22"/>
          <w:szCs w:val="22"/>
          <w:vertAlign w:val="subscript"/>
        </w:rPr>
        <w:t>2</w:t>
      </w:r>
      <w:r w:rsidRPr="00FC72AD">
        <w:rPr>
          <w:rFonts w:ascii="Arial" w:hAnsi="Arial" w:cs="Arial"/>
          <w:sz w:val="22"/>
          <w:szCs w:val="22"/>
        </w:rPr>
        <w:t xml:space="preserve"> transformed; however, all features were scaled with z-scores for purposes of visualization on the heatmap. The top 250 features most differentiating features (based on t-test) between groups were displayed on the heatmap. Both samples and features underwent hierarchical clustering using a Ward method and Euclidean distance. Finally, the volcano plot in Figure 1 was created by calculating p-values (based on</w:t>
      </w:r>
      <w:r w:rsidR="00C40DAA">
        <w:rPr>
          <w:rFonts w:ascii="Arial" w:hAnsi="Arial" w:cs="Arial"/>
          <w:sz w:val="22"/>
          <w:szCs w:val="22"/>
        </w:rPr>
        <w:t xml:space="preserve"> t-tests on</w:t>
      </w:r>
      <w:r w:rsidRPr="00FC72AD">
        <w:rPr>
          <w:rFonts w:ascii="Arial" w:hAnsi="Arial" w:cs="Arial"/>
          <w:sz w:val="22"/>
          <w:szCs w:val="22"/>
        </w:rPr>
        <w:t xml:space="preserve"> transformed data) to compare the means of each feature between groups, while fold changes were determined using untransformed data. All p-value calculations were performed using R’s </w:t>
      </w:r>
      <w:r w:rsidRPr="00FC72AD">
        <w:rPr>
          <w:rFonts w:ascii="Arial" w:hAnsi="Arial" w:cs="Arial"/>
          <w:i/>
          <w:iCs/>
          <w:sz w:val="22"/>
          <w:szCs w:val="22"/>
        </w:rPr>
        <w:t xml:space="preserve">stats </w:t>
      </w:r>
      <w:r w:rsidRPr="00FC72AD">
        <w:rPr>
          <w:rFonts w:ascii="Arial" w:hAnsi="Arial" w:cs="Arial"/>
          <w:sz w:val="22"/>
          <w:szCs w:val="22"/>
        </w:rPr>
        <w:t>package. For purposes of visualization, p-values were then -log</w:t>
      </w:r>
      <w:r w:rsidRPr="00FC72AD">
        <w:rPr>
          <w:rFonts w:ascii="Arial" w:hAnsi="Arial" w:cs="Arial"/>
          <w:sz w:val="22"/>
          <w:szCs w:val="22"/>
          <w:vertAlign w:val="subscript"/>
        </w:rPr>
        <w:t>10</w:t>
      </w:r>
      <w:r w:rsidRPr="00FC72AD">
        <w:rPr>
          <w:rFonts w:ascii="Arial" w:hAnsi="Arial" w:cs="Arial"/>
          <w:sz w:val="22"/>
          <w:szCs w:val="22"/>
        </w:rPr>
        <w:t xml:space="preserve"> transformed, and fold changes were log</w:t>
      </w:r>
      <w:r w:rsidRPr="00FC72AD">
        <w:rPr>
          <w:rFonts w:ascii="Arial" w:hAnsi="Arial" w:cs="Arial"/>
          <w:sz w:val="22"/>
          <w:szCs w:val="22"/>
          <w:vertAlign w:val="subscript"/>
        </w:rPr>
        <w:t>2</w:t>
      </w:r>
      <w:r w:rsidRPr="00FC72AD">
        <w:rPr>
          <w:rFonts w:ascii="Arial" w:hAnsi="Arial" w:cs="Arial"/>
          <w:sz w:val="22"/>
          <w:szCs w:val="22"/>
        </w:rPr>
        <w:t xml:space="preserve"> transformed.</w:t>
      </w:r>
    </w:p>
    <w:p w14:paraId="3AF48B6D" w14:textId="5E68C74B" w:rsidR="00F11E13" w:rsidRPr="00FC72AD" w:rsidRDefault="004B031A" w:rsidP="00296B58">
      <w:pPr>
        <w:jc w:val="both"/>
        <w:rPr>
          <w:rFonts w:ascii="Arial" w:hAnsi="Arial" w:cs="Arial"/>
          <w:sz w:val="22"/>
          <w:szCs w:val="22"/>
        </w:rPr>
      </w:pPr>
      <w:r w:rsidRPr="00FC72AD">
        <w:rPr>
          <w:rFonts w:ascii="Arial" w:hAnsi="Arial" w:cs="Arial"/>
          <w:sz w:val="22"/>
          <w:szCs w:val="22"/>
        </w:rPr>
        <w:tab/>
        <w:t>All pathway enrichment analysis was performed using Mummichog.</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0EfA9aT5","properties":{"formattedCitation":"\\super 12\\nosupersub{}","plainCitation":"12","noteIndex":0},"citationItems":[{"id":6108,"uris":["http://zotero.org/users/10926678/items/2MYT8YTD"],"itemData":{"id":6108,"type":"article-journal","abstract":"The functional interpretation of high throughput metabolomics by mass spectrometry is hindered by the identification of metabolites, a tedious and challenging task. We present a set of computational algorithms which, by leveraging the collective power of metabolic pathways and networks, predict functional activity directly from spectral feature tables without a priori identification of metabolites. The algorithms were experimentally validated on the activation of innate immune cells.","container-title":"PLoS Computational Biology","DOI":"10.1371/journal.pcbi.1003123","ISSN":"1553-7358","issue":"7","journalAbbreviation":"PLoS Comput Biol","language":"en","page":"e1003123","source":"DOI.org (Crossref)","title":"Predicting Network Activity from High Throughput Metabolomics","volume":"9","author":[{"family":"Li","given":"Shuzhao"},{"family":"Park","given":"Youngja"},{"family":"Duraisingham","given":"Sai"},{"family":"Strobel","given":"Frederick H."},{"family":"Khan","given":"Nooruddin"},{"family":"Soltow","given":"Quinlyn A."},{"family":"Jones","given":"Dean P."},{"family":"Pulendran","given":"Bali"}],"editor":[{"family":"Ouzounis","given":"Christos A."}],"issued":{"date-parts":[["2013",7,4]]}}}],"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12</w:t>
      </w:r>
      <w:r w:rsidRPr="00FC72AD">
        <w:rPr>
          <w:rFonts w:ascii="Arial" w:hAnsi="Arial" w:cs="Arial"/>
          <w:sz w:val="22"/>
          <w:szCs w:val="22"/>
        </w:rPr>
        <w:fldChar w:fldCharType="end"/>
      </w:r>
      <w:r w:rsidRPr="00FC72AD">
        <w:rPr>
          <w:rFonts w:ascii="Arial" w:hAnsi="Arial" w:cs="Arial"/>
          <w:sz w:val="22"/>
          <w:szCs w:val="22"/>
        </w:rPr>
        <w:t xml:space="preserve"> A full list of p-values comparing means of all features between groups was first generated in R using the </w:t>
      </w:r>
      <w:r w:rsidRPr="00FC72AD">
        <w:rPr>
          <w:rFonts w:ascii="Arial" w:hAnsi="Arial" w:cs="Arial"/>
          <w:i/>
          <w:iCs/>
          <w:sz w:val="22"/>
          <w:szCs w:val="22"/>
        </w:rPr>
        <w:t>stats</w:t>
      </w:r>
      <w:r w:rsidRPr="00FC72AD">
        <w:rPr>
          <w:rFonts w:ascii="Arial" w:hAnsi="Arial" w:cs="Arial"/>
          <w:sz w:val="22"/>
          <w:szCs w:val="22"/>
        </w:rPr>
        <w:t xml:space="preserve"> package</w:t>
      </w:r>
      <w:r w:rsidR="003E74E4">
        <w:rPr>
          <w:rFonts w:ascii="Arial" w:hAnsi="Arial" w:cs="Arial"/>
          <w:sz w:val="22"/>
          <w:szCs w:val="22"/>
        </w:rPr>
        <w:t xml:space="preserve"> via t-tests</w:t>
      </w:r>
      <w:r w:rsidRPr="00FC72AD">
        <w:rPr>
          <w:rFonts w:ascii="Arial" w:hAnsi="Arial" w:cs="Arial"/>
          <w:sz w:val="22"/>
          <w:szCs w:val="22"/>
        </w:rPr>
        <w:t xml:space="preserve">. These features, including the </w:t>
      </w:r>
      <w:r w:rsidRPr="00FC72AD">
        <w:rPr>
          <w:rFonts w:ascii="Arial" w:hAnsi="Arial" w:cs="Arial"/>
          <w:i/>
          <w:iCs/>
          <w:sz w:val="22"/>
          <w:szCs w:val="22"/>
        </w:rPr>
        <w:t>m</w:t>
      </w:r>
      <w:r w:rsidR="00B86A9E" w:rsidRPr="00FC72AD">
        <w:rPr>
          <w:rFonts w:ascii="Arial" w:hAnsi="Arial" w:cs="Arial"/>
          <w:i/>
          <w:iCs/>
          <w:sz w:val="22"/>
          <w:szCs w:val="22"/>
        </w:rPr>
        <w:t>/</w:t>
      </w:r>
      <w:r w:rsidRPr="00FC72AD">
        <w:rPr>
          <w:rFonts w:ascii="Arial" w:hAnsi="Arial" w:cs="Arial"/>
          <w:i/>
          <w:iCs/>
          <w:sz w:val="22"/>
          <w:szCs w:val="22"/>
        </w:rPr>
        <w:t>z</w:t>
      </w:r>
      <w:r w:rsidRPr="00FC72AD">
        <w:rPr>
          <w:rFonts w:ascii="Arial" w:hAnsi="Arial" w:cs="Arial"/>
          <w:sz w:val="22"/>
          <w:szCs w:val="22"/>
        </w:rPr>
        <w:t>, retention time, and ESI mode, along with their corresponding p-values, were then analyzed using MetaboAnalyst’s</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a6Pj2Rpc","properties":{"formattedCitation":"\\super 9\\nosupersub{}","plainCitation":"9","noteIndex":0},"citationItems":[{"id":8495,"uris":["http://zotero.org/users/10926678/items/YLW3AXTQ"],"itemData":{"id":8495,"type":"article-journal","abstract":"We introduce MetaboAnalyst version 6.0 as a unified platform for processing, analyzing, and interpreting data from targeted as well as untargeted metabolomics studies using liquid chromatography - mass spectrometry (LC-MS). The two main objectives in developing version 6.0 are to support tandem MS (MS2) data processing and annotation, as well as to support the analysis of data from exposomics studies and related experiments. Key features of MetaboAnalyst 6.0 include: (i) a significantly enhanced Spectra Processing module with support for MS2 data and the asari algorithm; (ii) a MS2 Peak Annotation module based on comprehensive MS2 reference databases with fragment-level annotation; (iii) a new Statistical Analysis module dedicated for handling complex study design with multiple factors or phenotypic descriptors; (iv) a Causal Analysis module for estimating metabolite - phenotype causal relations based on two-sample Mendelian randomization, and (v) a Dose-Response Analysis module for benchmark dose calculations. In addition, we have also improved MetaboAnalyst's visualization functions, updated its compound database and metabolite sets, and significantly expanded its pathway analysis support to around 130 species. MetaboAnalyst 6.0 is freely available at https://www.metaboanalyst.ca.","container-title":"Nucleic Acids Research","DOI":"10.1093/nar/gkae253","ISSN":"1362-4962","issue":"W1","journalAbbreviation":"Nucleic Acids Res","language":"eng","note":"PMID: 38587201\nPMCID: PMC11223798","page":"W398-W406","source":"PubMed","title":"MetaboAnalyst 6.0: towards a unified platform for metabolomics data processing, analysis and interpretation","title-short":"MetaboAnalyst 6.0","volume":"52","author":[{"family":"Pang","given":"Zhiqiang"},{"family":"Lu","given":"Yao"},{"family":"Zhou","given":"Guangyan"},{"family":"Hui","given":"Fiona"},{"family":"Xu","given":"Lei"},{"family":"Viau","given":"Charles"},{"family":"Spigelman","given":"Aliya F."},{"family":"MacDonald","given":"Patrick E."},{"family":"Wishart","given":"David S."},{"family":"Li","given":"Shuzhao"},{"family":"Xia","given":"Jianguo"}],"issued":{"date-parts":[["2024",7,5]]}}}],"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9</w:t>
      </w:r>
      <w:r w:rsidRPr="00FC72AD">
        <w:rPr>
          <w:rFonts w:ascii="Arial" w:hAnsi="Arial" w:cs="Arial"/>
          <w:sz w:val="22"/>
          <w:szCs w:val="22"/>
        </w:rPr>
        <w:fldChar w:fldCharType="end"/>
      </w:r>
      <w:r w:rsidRPr="00FC72AD">
        <w:rPr>
          <w:rFonts w:ascii="Arial" w:hAnsi="Arial" w:cs="Arial"/>
          <w:sz w:val="22"/>
          <w:szCs w:val="22"/>
        </w:rPr>
        <w:t xml:space="preserve"> ‘Functional Analysis’ tool for LC-MS</w:t>
      </w:r>
      <w:r w:rsidR="00B3128A">
        <w:rPr>
          <w:rFonts w:ascii="Arial" w:hAnsi="Arial" w:cs="Arial"/>
          <w:sz w:val="22"/>
          <w:szCs w:val="22"/>
        </w:rPr>
        <w:t xml:space="preserve">, which utilizes </w:t>
      </w:r>
      <w:r w:rsidR="00B3128A" w:rsidRPr="00FC72AD">
        <w:rPr>
          <w:rFonts w:ascii="Arial" w:hAnsi="Arial" w:cs="Arial"/>
          <w:sz w:val="22"/>
          <w:szCs w:val="22"/>
        </w:rPr>
        <w:t>Mummichog</w:t>
      </w:r>
      <w:r w:rsidR="00B3128A" w:rsidRPr="00FC72AD">
        <w:rPr>
          <w:rFonts w:ascii="Arial" w:hAnsi="Arial" w:cs="Arial"/>
          <w:sz w:val="22"/>
          <w:szCs w:val="22"/>
        </w:rPr>
        <w:fldChar w:fldCharType="begin"/>
      </w:r>
      <w:r w:rsidR="00B3128A">
        <w:rPr>
          <w:rFonts w:ascii="Arial" w:hAnsi="Arial" w:cs="Arial"/>
          <w:sz w:val="22"/>
          <w:szCs w:val="22"/>
        </w:rPr>
        <w:instrText xml:space="preserve"> ADDIN ZOTERO_ITEM CSL_CITATION {"citationID":"h5JUMkVw","properties":{"formattedCitation":"\\super 12\\nosupersub{}","plainCitation":"12","noteIndex":0},"citationItems":[{"id":6108,"uris":["http://zotero.org/users/10926678/items/2MYT8YTD"],"itemData":{"id":6108,"type":"article-journal","abstract":"The functional interpretation of high throughput metabolomics by mass spectrometry is hindered by the identification of metabolites, a tedious and challenging task. We present a set of computational algorithms which, by leveraging the collective power of metabolic pathways and networks, predict functional activity directly from spectral feature tables without a priori identification of metabolites. The algorithms were experimentally validated on the activation of innate immune cells.","container-title":"PLoS Computational Biology","DOI":"10.1371/journal.pcbi.1003123","ISSN":"1553-7358","issue":"7","journalAbbreviation":"PLoS Comput Biol","language":"en","page":"e1003123","source":"DOI.org (Crossref)","title":"Predicting Network Activity from High Throughput Metabolomics","volume":"9","author":[{"family":"Li","given":"Shuzhao"},{"family":"Park","given":"Youngja"},{"family":"Duraisingham","given":"Sai"},{"family":"Strobel","given":"Frederick H."},{"family":"Khan","given":"Nooruddin"},{"family":"Soltow","given":"Quinlyn A."},{"family":"Jones","given":"Dean P."},{"family":"Pulendran","given":"Bali"}],"editor":[{"family":"Ouzounis","given":"Christos A."}],"issued":{"date-parts":[["2013",7,4]]}}}],"schema":"https://github.com/citation-style-language/schema/raw/master/csl-citation.json"} </w:instrText>
      </w:r>
      <w:r w:rsidR="00B3128A" w:rsidRPr="00FC72AD">
        <w:rPr>
          <w:rFonts w:ascii="Arial" w:hAnsi="Arial" w:cs="Arial"/>
          <w:sz w:val="22"/>
          <w:szCs w:val="22"/>
        </w:rPr>
        <w:fldChar w:fldCharType="separate"/>
      </w:r>
      <w:r w:rsidR="00B3128A" w:rsidRPr="006E285B">
        <w:rPr>
          <w:rFonts w:ascii="Arial" w:eastAsiaTheme="minorHAnsi" w:hAnsi="Arial" w:cs="Arial"/>
          <w:sz w:val="22"/>
          <w:vertAlign w:val="superscript"/>
          <w14:ligatures w14:val="standardContextual"/>
        </w:rPr>
        <w:t>12</w:t>
      </w:r>
      <w:r w:rsidR="00B3128A" w:rsidRPr="00FC72AD">
        <w:rPr>
          <w:rFonts w:ascii="Arial" w:hAnsi="Arial" w:cs="Arial"/>
          <w:sz w:val="22"/>
          <w:szCs w:val="22"/>
        </w:rPr>
        <w:fldChar w:fldCharType="end"/>
      </w:r>
      <w:r w:rsidR="00B3128A" w:rsidRPr="00FC72AD">
        <w:rPr>
          <w:rFonts w:ascii="Arial" w:hAnsi="Arial" w:cs="Arial"/>
          <w:sz w:val="22"/>
          <w:szCs w:val="22"/>
        </w:rPr>
        <w:t xml:space="preserve"> </w:t>
      </w:r>
      <w:r w:rsidR="00B3128A">
        <w:rPr>
          <w:rFonts w:ascii="Arial" w:hAnsi="Arial" w:cs="Arial"/>
          <w:sz w:val="22"/>
          <w:szCs w:val="22"/>
        </w:rPr>
        <w:t xml:space="preserve">as its </w:t>
      </w:r>
      <w:r w:rsidR="007C30FB">
        <w:rPr>
          <w:rFonts w:ascii="Arial" w:hAnsi="Arial" w:cs="Arial"/>
          <w:sz w:val="22"/>
          <w:szCs w:val="22"/>
        </w:rPr>
        <w:t xml:space="preserve">core algorithm. </w:t>
      </w:r>
      <w:r w:rsidRPr="00FC72AD">
        <w:rPr>
          <w:rFonts w:ascii="Arial" w:hAnsi="Arial" w:cs="Arial"/>
          <w:sz w:val="22"/>
          <w:szCs w:val="22"/>
        </w:rPr>
        <w:t xml:space="preserve">Notably, this tool allows for the usage of Mummichog v2.0, which </w:t>
      </w:r>
      <w:proofErr w:type="gramStart"/>
      <w:r w:rsidRPr="00FC72AD">
        <w:rPr>
          <w:rFonts w:ascii="Arial" w:hAnsi="Arial" w:cs="Arial"/>
          <w:sz w:val="22"/>
          <w:szCs w:val="22"/>
        </w:rPr>
        <w:t>takes into account</w:t>
      </w:r>
      <w:proofErr w:type="gramEnd"/>
      <w:r w:rsidRPr="00FC72AD">
        <w:rPr>
          <w:rFonts w:ascii="Arial" w:hAnsi="Arial" w:cs="Arial"/>
          <w:sz w:val="22"/>
          <w:szCs w:val="22"/>
        </w:rPr>
        <w:t xml:space="preserve"> retention time and ESI mode, whereas the original </w:t>
      </w:r>
      <w:r w:rsidRPr="00FC72AD">
        <w:rPr>
          <w:rFonts w:ascii="Arial" w:hAnsi="Arial" w:cs="Arial"/>
          <w:sz w:val="22"/>
          <w:szCs w:val="22"/>
        </w:rPr>
        <w:lastRenderedPageBreak/>
        <w:t xml:space="preserve">algorithm simply used </w:t>
      </w:r>
      <w:r w:rsidRPr="00FC72AD">
        <w:rPr>
          <w:rFonts w:ascii="Arial" w:hAnsi="Arial" w:cs="Arial"/>
          <w:i/>
          <w:iCs/>
          <w:sz w:val="22"/>
          <w:szCs w:val="22"/>
        </w:rPr>
        <w:t>m</w:t>
      </w:r>
      <w:r w:rsidR="00B86A9E" w:rsidRPr="00FC72AD">
        <w:rPr>
          <w:rFonts w:ascii="Arial" w:hAnsi="Arial" w:cs="Arial"/>
          <w:i/>
          <w:iCs/>
          <w:sz w:val="22"/>
          <w:szCs w:val="22"/>
        </w:rPr>
        <w:t>/</w:t>
      </w:r>
      <w:r w:rsidRPr="00FC72AD">
        <w:rPr>
          <w:rFonts w:ascii="Arial" w:hAnsi="Arial" w:cs="Arial"/>
          <w:i/>
          <w:iCs/>
          <w:sz w:val="22"/>
          <w:szCs w:val="22"/>
        </w:rPr>
        <w:t>z</w:t>
      </w:r>
      <w:r w:rsidRPr="00FC72AD">
        <w:rPr>
          <w:rFonts w:ascii="Arial" w:hAnsi="Arial" w:cs="Arial"/>
          <w:sz w:val="22"/>
          <w:szCs w:val="22"/>
        </w:rPr>
        <w:t xml:space="preserve">. The parameters for the pathway enrichment included a mass tolerance of 10 ppm, mixed mode, retention time presence (seconds), enforcement of primary ions, and a p-value cutoff of 0.1. The Kyoto Encyclopedia of Genes and Genomes (KEGG) </w:t>
      </w:r>
      <w:r w:rsidRPr="00FC72AD">
        <w:rPr>
          <w:rFonts w:ascii="Arial" w:hAnsi="Arial" w:cs="Arial"/>
          <w:i/>
          <w:iCs/>
          <w:sz w:val="22"/>
          <w:szCs w:val="22"/>
        </w:rPr>
        <w:t xml:space="preserve">homo sapiens </w:t>
      </w:r>
      <w:r w:rsidRPr="00FC72AD">
        <w:rPr>
          <w:rFonts w:ascii="Arial" w:hAnsi="Arial" w:cs="Arial"/>
          <w:sz w:val="22"/>
          <w:szCs w:val="22"/>
        </w:rPr>
        <w:t>metabolic database was chosen as the pathway library. All results were then downloaded, and the enrichment factor for each pathway was then calculated manually by dividing the number of significant hits by the number of expected hits. A bubble plot was then constructed based on the results using the p-value (gamma) and the enrichment factor.</w:t>
      </w:r>
    </w:p>
    <w:p w14:paraId="5B1679FC" w14:textId="55A3F1C9" w:rsidR="00296B58" w:rsidRPr="00FC72AD" w:rsidRDefault="004B031A" w:rsidP="00296B58">
      <w:pPr>
        <w:spacing w:after="120"/>
        <w:jc w:val="both"/>
        <w:rPr>
          <w:rFonts w:ascii="Arial" w:hAnsi="Arial" w:cs="Arial"/>
          <w:sz w:val="22"/>
          <w:szCs w:val="22"/>
        </w:rPr>
      </w:pPr>
      <w:r w:rsidRPr="00FC72AD">
        <w:rPr>
          <w:rFonts w:ascii="Arial" w:hAnsi="Arial" w:cs="Arial"/>
          <w:sz w:val="22"/>
          <w:szCs w:val="22"/>
        </w:rPr>
        <w:tab/>
        <w:t xml:space="preserve">For targeted data, t-tests were employed to determine the p-values comparing means between each group. The top 5 upregulated and downregulated </w:t>
      </w:r>
      <w:r w:rsidR="00673419">
        <w:rPr>
          <w:rFonts w:ascii="Arial" w:hAnsi="Arial" w:cs="Arial"/>
          <w:sz w:val="22"/>
          <w:szCs w:val="22"/>
        </w:rPr>
        <w:t>identifications</w:t>
      </w:r>
      <w:r w:rsidRPr="00FC72AD">
        <w:rPr>
          <w:rFonts w:ascii="Arial" w:hAnsi="Arial" w:cs="Arial"/>
          <w:sz w:val="22"/>
          <w:szCs w:val="22"/>
        </w:rPr>
        <w:t xml:space="preserve"> (i.e., higher or lower in PGD) were determined based on the lowest p-values. All targeted features were classified via ClassyFire,</w:t>
      </w:r>
      <w:r w:rsidRPr="00FC72AD">
        <w:rPr>
          <w:rFonts w:ascii="Arial" w:hAnsi="Arial" w:cs="Arial"/>
          <w:sz w:val="22"/>
          <w:szCs w:val="22"/>
        </w:rPr>
        <w:fldChar w:fldCharType="begin"/>
      </w:r>
      <w:r w:rsidR="006E285B">
        <w:rPr>
          <w:rFonts w:ascii="Arial" w:hAnsi="Arial" w:cs="Arial"/>
          <w:sz w:val="22"/>
          <w:szCs w:val="22"/>
        </w:rPr>
        <w:instrText xml:space="preserve"> ADDIN ZOTERO_ITEM CSL_CITATION {"citationID":"ahFmTfCu","properties":{"formattedCitation":"\\super 13\\nosupersub{}","plainCitation":"13","noteIndex":0},"citationItems":[{"id":8468,"uris":["http://zotero.org/users/10926678/items/9CTZP8ZT"],"itemData":{"id":8468,"type":"article-journal","abstract":"Background: 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nResults: We have developed a comprehensive, flexible, and computable, purely structure-based chemical taxonomy (ChemOnt), along with a computer program (ClassyFire) that uses only chemical structures and structural features to automatically assign all known chemical compounds to a taxonomy consisting of &gt;4800 different categories. This new chemical taxonomy consists of up to 11 different levels (Kingdom, SuperClass, Class, SubClass, etc.) with each of the categories defined by unambiguous, computable structural rules. Furthermore each category is named using a consensus-based nomenclature and described (in English) based on the characteristic common structural properties of the compounds it contains. The ClassyFire webserver is freely accessible at http://classyfire.wishartlab.com/. Moreover, a Ruby API version is available at https://bitbucket.org/wishartlab/classyfire_api, which provides programmatic access to the ClassyFire server and database. ClassyFire has been used to annotate over 77 million compounds and has already been integrated into other software packages to automatically generate textual descriptions for, and/ or infer biological properties of over 100,000 compounds. Additional examples and applications are provided in this paper.\nConclusion: ClassyFire, in combination with ChemOnt (ClassyFire’s comprehensive chemical taxonomy), now allows chemists and cheminformaticians to perform large-scale, rapid and automated chemical classification. Moreover, a freely accessible API allows easy access to more than 77 million “ClassyFire” classified compounds. The results can be used to help annotate well studied, as well as lesser-known compounds. In addition, these chemical classifications can be used as input for data integration, and many other cheminformatics-related tasks.","container-title":"Journal of Cheminformatics","DOI":"10.1186/s13321-016-0174-y","ISSN":"1758-2946","issue":"1","journalAbbreviation":"J Cheminform","language":"en","page":"61","source":"DOI.org (Crossref)","title":"ClassyFire: automated chemical classification with a comprehensive, computable taxonomy","title-short":"ClassyFire","volume":"8","author":[{"family":"Djoumbou Feunang","given":"Yannick"},{"family":"Eisner","given":"Roman"},{"family":"Knox","given":"Craig"},{"family":"Chepelev","given":"Leonid"},{"family":"Hastings","given":"Janna"},{"family":"Owen","given":"Gareth"},{"family":"Fahy","given":"Eoin"},{"family":"Steinbeck","given":"Christoph"},{"family":"Subramanian","given":"Shankar"},{"family":"Bolton","given":"Evan"},{"family":"Greiner","given":"Russell"},{"family":"Wishart","given":"David S."}],"issued":{"date-parts":[["2016",12]]}}}],"schema":"https://github.com/citation-style-language/schema/raw/master/csl-citation.json"} </w:instrText>
      </w:r>
      <w:r w:rsidRPr="00FC72AD">
        <w:rPr>
          <w:rFonts w:ascii="Arial" w:hAnsi="Arial" w:cs="Arial"/>
          <w:sz w:val="22"/>
          <w:szCs w:val="22"/>
        </w:rPr>
        <w:fldChar w:fldCharType="separate"/>
      </w:r>
      <w:r w:rsidR="006E285B" w:rsidRPr="006E285B">
        <w:rPr>
          <w:rFonts w:ascii="Arial" w:eastAsiaTheme="minorHAnsi" w:hAnsi="Arial" w:cs="Arial"/>
          <w:sz w:val="22"/>
          <w:vertAlign w:val="superscript"/>
          <w14:ligatures w14:val="standardContextual"/>
        </w:rPr>
        <w:t>13</w:t>
      </w:r>
      <w:r w:rsidRPr="00FC72AD">
        <w:rPr>
          <w:rFonts w:ascii="Arial" w:hAnsi="Arial" w:cs="Arial"/>
          <w:sz w:val="22"/>
          <w:szCs w:val="22"/>
        </w:rPr>
        <w:fldChar w:fldCharType="end"/>
      </w:r>
      <w:r w:rsidRPr="00FC72AD">
        <w:rPr>
          <w:rFonts w:ascii="Arial" w:hAnsi="Arial" w:cs="Arial"/>
          <w:sz w:val="22"/>
          <w:szCs w:val="22"/>
        </w:rPr>
        <w:t xml:space="preserve"> which generated kingdom, superclass, class, and subclass categorizations for each metabolite. Features that were significantly upregulated or downregulated were then counted within each superclass and class and graphed in a stacked bar graph. For the purposes of visualization, any class that only had one significantly different chemical in it was excluded from the graph.</w:t>
      </w:r>
      <w:r w:rsidR="0023778A">
        <w:rPr>
          <w:rFonts w:ascii="Arial" w:hAnsi="Arial" w:cs="Arial"/>
          <w:sz w:val="22"/>
          <w:szCs w:val="22"/>
        </w:rPr>
        <w:t xml:space="preserve"> </w:t>
      </w:r>
    </w:p>
    <w:p w14:paraId="0852A832" w14:textId="5F6C16D5" w:rsidR="00296B58" w:rsidRPr="0095758D" w:rsidRDefault="00296B58" w:rsidP="00296B58">
      <w:pPr>
        <w:jc w:val="both"/>
        <w:rPr>
          <w:rFonts w:ascii="Arial" w:hAnsi="Arial" w:cs="Arial"/>
          <w:i/>
          <w:iCs/>
          <w:sz w:val="22"/>
          <w:szCs w:val="22"/>
          <w:u w:val="single"/>
        </w:rPr>
      </w:pPr>
      <w:r w:rsidRPr="00296B58">
        <w:rPr>
          <w:rFonts w:ascii="Arial" w:hAnsi="Arial" w:cs="Arial"/>
          <w:i/>
          <w:iCs/>
          <w:sz w:val="22"/>
          <w:szCs w:val="22"/>
          <w:u w:val="single"/>
        </w:rPr>
        <w:t>Sensitivity Analysis</w:t>
      </w:r>
    </w:p>
    <w:p w14:paraId="4589B841" w14:textId="3B7688B2" w:rsidR="000F6FCB" w:rsidRPr="0095758D" w:rsidRDefault="00296B58" w:rsidP="00296B58">
      <w:pPr>
        <w:jc w:val="both"/>
        <w:rPr>
          <w:rFonts w:ascii="Arial" w:hAnsi="Arial" w:cs="Arial"/>
          <w:color w:val="000000"/>
          <w:sz w:val="22"/>
          <w:szCs w:val="22"/>
        </w:rPr>
      </w:pPr>
      <w:r w:rsidRPr="0095758D">
        <w:rPr>
          <w:rFonts w:ascii="Arial" w:hAnsi="Arial" w:cs="Arial"/>
          <w:color w:val="000000" w:themeColor="text1"/>
          <w:sz w:val="22"/>
          <w:szCs w:val="22"/>
        </w:rPr>
        <w:t xml:space="preserve">Given the exploratory and hypothesis-generating nature of the untargeted metabolomics study performed herein, which measured over 20,000 individual metabolic features, a conventional power analysis is not applicable. However, we conducted a quantitative </w:t>
      </w:r>
      <w:r w:rsidRPr="0095758D">
        <w:rPr>
          <w:rFonts w:ascii="Arial" w:hAnsi="Arial" w:cs="Arial"/>
          <w:i/>
          <w:iCs/>
          <w:color w:val="000000" w:themeColor="text1"/>
          <w:sz w:val="22"/>
          <w:szCs w:val="22"/>
        </w:rPr>
        <w:t>post-hoc</w:t>
      </w:r>
      <w:r w:rsidRPr="0095758D">
        <w:rPr>
          <w:rFonts w:ascii="Arial" w:hAnsi="Arial" w:cs="Arial"/>
          <w:color w:val="000000" w:themeColor="text1"/>
          <w:sz w:val="22"/>
          <w:szCs w:val="22"/>
        </w:rPr>
        <w:t xml:space="preserve"> sensitivity analysis (further details of which can be found in the GitHub repository) to determine the minimum detectable effect size based on the group sizes in our study. With 62 patients (8 with severe PGD and 54 without), we had ~80% power (α=0.05) to detect a minimum standardized mean difference of Cohen's d ≈ 1.08. Based on observed within-group variance</w:t>
      </w:r>
      <w:r w:rsidR="0095758D" w:rsidRPr="0095758D">
        <w:rPr>
          <w:rFonts w:ascii="Arial" w:hAnsi="Arial" w:cs="Arial"/>
          <w:color w:val="000000" w:themeColor="text1"/>
          <w:sz w:val="22"/>
          <w:szCs w:val="22"/>
        </w:rPr>
        <w:t xml:space="preserve"> (calculated using the filtered, i.e. post-QC, untargeted feature table)</w:t>
      </w:r>
      <w:r w:rsidRPr="0095758D">
        <w:rPr>
          <w:rFonts w:ascii="Arial" w:hAnsi="Arial" w:cs="Arial"/>
          <w:color w:val="000000" w:themeColor="text1"/>
          <w:sz w:val="22"/>
          <w:szCs w:val="22"/>
        </w:rPr>
        <w:t>, the median minimum detectable fold-change was 1.87× (IQR 1.46–2.99×) across all features. Considering this, this study was powered to detect very large metabolic differences between groups, which is consistent with the exploratory and hypothesis-generating design. More subtle differences would require larger cohorts moving forward.</w:t>
      </w:r>
    </w:p>
    <w:p w14:paraId="33A0F955" w14:textId="77777777" w:rsidR="00FF18B4" w:rsidRPr="00296B58" w:rsidRDefault="00FF18B4" w:rsidP="00296B58">
      <w:pPr>
        <w:ind w:firstLine="720"/>
        <w:jc w:val="both"/>
        <w:rPr>
          <w:rFonts w:ascii="Arial" w:hAnsi="Arial" w:cs="Arial"/>
          <w:sz w:val="22"/>
          <w:szCs w:val="22"/>
        </w:rPr>
      </w:pPr>
    </w:p>
    <w:p w14:paraId="4D9C1217" w14:textId="77777777" w:rsidR="00F11E13" w:rsidRPr="00296B58" w:rsidRDefault="00F11E13" w:rsidP="00296B58">
      <w:pPr>
        <w:spacing w:after="160"/>
        <w:rPr>
          <w:rFonts w:ascii="Arial" w:hAnsi="Arial" w:cs="Arial"/>
          <w:b/>
          <w:bCs/>
          <w:sz w:val="22"/>
          <w:szCs w:val="22"/>
        </w:rPr>
      </w:pPr>
      <w:r w:rsidRPr="00296B58">
        <w:rPr>
          <w:rFonts w:ascii="Arial" w:hAnsi="Arial" w:cs="Arial"/>
          <w:b/>
          <w:bCs/>
          <w:sz w:val="22"/>
          <w:szCs w:val="22"/>
        </w:rPr>
        <w:br w:type="page"/>
      </w:r>
    </w:p>
    <w:p w14:paraId="70B2E9FD" w14:textId="397EB96B" w:rsidR="00FF18B4" w:rsidRPr="00FC72AD" w:rsidRDefault="00FF18B4" w:rsidP="004F6F87">
      <w:pPr>
        <w:spacing w:after="240"/>
        <w:jc w:val="both"/>
        <w:rPr>
          <w:rFonts w:ascii="Arial" w:hAnsi="Arial" w:cs="Arial"/>
          <w:b/>
          <w:bCs/>
          <w:sz w:val="22"/>
          <w:szCs w:val="22"/>
        </w:rPr>
      </w:pPr>
      <w:r w:rsidRPr="00FC72AD">
        <w:rPr>
          <w:rFonts w:ascii="Arial" w:hAnsi="Arial" w:cs="Arial"/>
          <w:b/>
          <w:bCs/>
          <w:sz w:val="22"/>
          <w:szCs w:val="22"/>
        </w:rPr>
        <w:lastRenderedPageBreak/>
        <w:t>REFERENCES</w:t>
      </w:r>
    </w:p>
    <w:p w14:paraId="04E4C4C4" w14:textId="77777777" w:rsidR="000F6FCB" w:rsidRPr="000F6FCB" w:rsidRDefault="003C5239" w:rsidP="00296B58">
      <w:pPr>
        <w:pStyle w:val="Bibliography"/>
        <w:spacing w:after="0"/>
        <w:rPr>
          <w:rFonts w:ascii="Arial" w:eastAsiaTheme="minorHAnsi" w:hAnsi="Arial" w:cs="Arial"/>
          <w:sz w:val="22"/>
        </w:rPr>
      </w:pPr>
      <w:r w:rsidRPr="00FC72AD">
        <w:rPr>
          <w:rFonts w:ascii="Arial" w:hAnsi="Arial" w:cs="Arial"/>
          <w:sz w:val="22"/>
          <w:szCs w:val="22"/>
        </w:rPr>
        <w:fldChar w:fldCharType="begin"/>
      </w:r>
      <w:r w:rsidR="000F6FCB">
        <w:rPr>
          <w:rFonts w:ascii="Arial" w:hAnsi="Arial" w:cs="Arial"/>
          <w:sz w:val="22"/>
          <w:szCs w:val="22"/>
        </w:rPr>
        <w:instrText xml:space="preserve"> ADDIN ZOTERO_BIBL {"uncited":[],"omitted":[],"custom":[]} CSL_BIBLIOGRAPHY </w:instrText>
      </w:r>
      <w:r w:rsidRPr="00FC72AD">
        <w:rPr>
          <w:rFonts w:ascii="Arial" w:hAnsi="Arial" w:cs="Arial"/>
          <w:sz w:val="22"/>
          <w:szCs w:val="22"/>
        </w:rPr>
        <w:fldChar w:fldCharType="separate"/>
      </w:r>
      <w:r w:rsidR="000F6FCB" w:rsidRPr="000F6FCB">
        <w:rPr>
          <w:rFonts w:ascii="Arial" w:eastAsiaTheme="minorHAnsi" w:hAnsi="Arial" w:cs="Arial"/>
          <w:sz w:val="22"/>
        </w:rPr>
        <w:t>1.</w:t>
      </w:r>
      <w:r w:rsidR="000F6FCB" w:rsidRPr="000F6FCB">
        <w:rPr>
          <w:rFonts w:ascii="Arial" w:eastAsiaTheme="minorHAnsi" w:hAnsi="Arial" w:cs="Arial"/>
          <w:sz w:val="22"/>
        </w:rPr>
        <w:tab/>
        <w:t xml:space="preserve">Sumner LW, Amberg A, Barrett D, et al. Proposed minimum reporting standards for chemical analysis: Chemical Analysis Working Group (CAWG) Metabolomics Standards Initiative (MSI). </w:t>
      </w:r>
      <w:r w:rsidR="000F6FCB" w:rsidRPr="000F6FCB">
        <w:rPr>
          <w:rFonts w:ascii="Arial" w:eastAsiaTheme="minorHAnsi" w:hAnsi="Arial" w:cs="Arial"/>
          <w:i/>
          <w:iCs/>
          <w:sz w:val="22"/>
        </w:rPr>
        <w:t>Metabolomics</w:t>
      </w:r>
      <w:r w:rsidR="000F6FCB" w:rsidRPr="000F6FCB">
        <w:rPr>
          <w:rFonts w:ascii="Arial" w:eastAsiaTheme="minorHAnsi" w:hAnsi="Arial" w:cs="Arial"/>
          <w:sz w:val="22"/>
        </w:rPr>
        <w:t>. 2007;3(3):211-221. doi:10.1007/s11306-007-0082-2</w:t>
      </w:r>
    </w:p>
    <w:p w14:paraId="575D5750"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2.</w:t>
      </w:r>
      <w:r w:rsidRPr="000F6FCB">
        <w:rPr>
          <w:rFonts w:ascii="Arial" w:eastAsiaTheme="minorHAnsi" w:hAnsi="Arial" w:cs="Arial"/>
          <w:sz w:val="22"/>
        </w:rPr>
        <w:tab/>
        <w:t xml:space="preserve">Liu KH, Nellis M, Uppal K, et al. Reference Standardization for Quantification and Harmonization of Large-Scale Metabolomics. </w:t>
      </w:r>
      <w:r w:rsidRPr="000F6FCB">
        <w:rPr>
          <w:rFonts w:ascii="Arial" w:eastAsiaTheme="minorHAnsi" w:hAnsi="Arial" w:cs="Arial"/>
          <w:i/>
          <w:iCs/>
          <w:sz w:val="22"/>
        </w:rPr>
        <w:t>Anal Chem</w:t>
      </w:r>
      <w:r w:rsidRPr="000F6FCB">
        <w:rPr>
          <w:rFonts w:ascii="Arial" w:eastAsiaTheme="minorHAnsi" w:hAnsi="Arial" w:cs="Arial"/>
          <w:sz w:val="22"/>
        </w:rPr>
        <w:t>. 2020;92(13):8836-8844. doi:10.1021/acs.analchem.0c00338</w:t>
      </w:r>
    </w:p>
    <w:p w14:paraId="32EB762C"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3.</w:t>
      </w:r>
      <w:r w:rsidRPr="000F6FCB">
        <w:rPr>
          <w:rFonts w:ascii="Arial" w:eastAsiaTheme="minorHAnsi" w:hAnsi="Arial" w:cs="Arial"/>
          <w:sz w:val="22"/>
        </w:rPr>
        <w:tab/>
        <w:t xml:space="preserve">Chambers MC, Maclean B, Burke R, et al. A cross-platform toolkit for mass spectrometry and proteomics. </w:t>
      </w:r>
      <w:r w:rsidRPr="000F6FCB">
        <w:rPr>
          <w:rFonts w:ascii="Arial" w:eastAsiaTheme="minorHAnsi" w:hAnsi="Arial" w:cs="Arial"/>
          <w:i/>
          <w:iCs/>
          <w:sz w:val="22"/>
        </w:rPr>
        <w:t>Nat Biotechnol</w:t>
      </w:r>
      <w:r w:rsidRPr="000F6FCB">
        <w:rPr>
          <w:rFonts w:ascii="Arial" w:eastAsiaTheme="minorHAnsi" w:hAnsi="Arial" w:cs="Arial"/>
          <w:sz w:val="22"/>
        </w:rPr>
        <w:t>. 2012;30(10):918-920. doi:10.1038/nbt.2377</w:t>
      </w:r>
    </w:p>
    <w:p w14:paraId="0E215539"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4.</w:t>
      </w:r>
      <w:r w:rsidRPr="000F6FCB">
        <w:rPr>
          <w:rFonts w:ascii="Arial" w:eastAsiaTheme="minorHAnsi" w:hAnsi="Arial" w:cs="Arial"/>
          <w:sz w:val="22"/>
        </w:rPr>
        <w:tab/>
        <w:t xml:space="preserve">Uppal K, Soltow QA, Strobel FH, et al. xMSanalyzer: automated pipeline for improved feature detection and downstream analysis of large-scale, non-targeted metabolomics data. </w:t>
      </w:r>
      <w:r w:rsidRPr="000F6FCB">
        <w:rPr>
          <w:rFonts w:ascii="Arial" w:eastAsiaTheme="minorHAnsi" w:hAnsi="Arial" w:cs="Arial"/>
          <w:i/>
          <w:iCs/>
          <w:sz w:val="22"/>
        </w:rPr>
        <w:t>BMC Bioinformatics</w:t>
      </w:r>
      <w:r w:rsidRPr="000F6FCB">
        <w:rPr>
          <w:rFonts w:ascii="Arial" w:eastAsiaTheme="minorHAnsi" w:hAnsi="Arial" w:cs="Arial"/>
          <w:sz w:val="22"/>
        </w:rPr>
        <w:t>. 2013;14(1):15. doi:10.1186/1471-2105-14-15</w:t>
      </w:r>
    </w:p>
    <w:p w14:paraId="2FCF1A04"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5.</w:t>
      </w:r>
      <w:r w:rsidRPr="000F6FCB">
        <w:rPr>
          <w:rFonts w:ascii="Arial" w:eastAsiaTheme="minorHAnsi" w:hAnsi="Arial" w:cs="Arial"/>
          <w:sz w:val="22"/>
        </w:rPr>
        <w:tab/>
        <w:t xml:space="preserve">Jarrell ZR, Smith MR, Hu X, et al. Plasma acylcarnitine levels increase with healthy aging. </w:t>
      </w:r>
      <w:r w:rsidRPr="000F6FCB">
        <w:rPr>
          <w:rFonts w:ascii="Arial" w:eastAsiaTheme="minorHAnsi" w:hAnsi="Arial" w:cs="Arial"/>
          <w:i/>
          <w:iCs/>
          <w:sz w:val="22"/>
        </w:rPr>
        <w:t>Aging</w:t>
      </w:r>
      <w:r w:rsidRPr="000F6FCB">
        <w:rPr>
          <w:rFonts w:ascii="Arial" w:eastAsiaTheme="minorHAnsi" w:hAnsi="Arial" w:cs="Arial"/>
          <w:sz w:val="22"/>
        </w:rPr>
        <w:t>. 2020;12(13):13555-13570. doi:10.18632/aging.103462</w:t>
      </w:r>
    </w:p>
    <w:p w14:paraId="3725C8AC"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6.</w:t>
      </w:r>
      <w:r w:rsidRPr="000F6FCB">
        <w:rPr>
          <w:rFonts w:ascii="Arial" w:eastAsiaTheme="minorHAnsi" w:hAnsi="Arial" w:cs="Arial"/>
          <w:sz w:val="22"/>
        </w:rPr>
        <w:tab/>
        <w:t xml:space="preserve">Yu T, Park Y, Johnson JM, Jones DP. apLCMS—adaptive processing of high-resolution LC/MS data. </w:t>
      </w:r>
      <w:r w:rsidRPr="000F6FCB">
        <w:rPr>
          <w:rFonts w:ascii="Arial" w:eastAsiaTheme="minorHAnsi" w:hAnsi="Arial" w:cs="Arial"/>
          <w:i/>
          <w:iCs/>
          <w:sz w:val="22"/>
        </w:rPr>
        <w:t>Bioinformatics</w:t>
      </w:r>
      <w:r w:rsidRPr="000F6FCB">
        <w:rPr>
          <w:rFonts w:ascii="Arial" w:eastAsiaTheme="minorHAnsi" w:hAnsi="Arial" w:cs="Arial"/>
          <w:sz w:val="22"/>
        </w:rPr>
        <w:t>. 2009;25(15):1930-1936. doi:10.1093/bioinformatics/btp291</w:t>
      </w:r>
    </w:p>
    <w:p w14:paraId="3F903152"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7.</w:t>
      </w:r>
      <w:r w:rsidRPr="000F6FCB">
        <w:rPr>
          <w:rFonts w:ascii="Arial" w:eastAsiaTheme="minorHAnsi" w:hAnsi="Arial" w:cs="Arial"/>
          <w:sz w:val="22"/>
        </w:rPr>
        <w:tab/>
        <w:t xml:space="preserve">Schymanski EL, Jeon J, Gulde R, et al. Identifying Small Molecules via High Resolution Mass Spectrometry: Communicating Confidence. </w:t>
      </w:r>
      <w:r w:rsidRPr="000F6FCB">
        <w:rPr>
          <w:rFonts w:ascii="Arial" w:eastAsiaTheme="minorHAnsi" w:hAnsi="Arial" w:cs="Arial"/>
          <w:i/>
          <w:iCs/>
          <w:sz w:val="22"/>
        </w:rPr>
        <w:t>Environ Sci Technol</w:t>
      </w:r>
      <w:r w:rsidRPr="000F6FCB">
        <w:rPr>
          <w:rFonts w:ascii="Arial" w:eastAsiaTheme="minorHAnsi" w:hAnsi="Arial" w:cs="Arial"/>
          <w:sz w:val="22"/>
        </w:rPr>
        <w:t>. 2014;48(4):2097-2098. doi:10.1021/es5002105</w:t>
      </w:r>
    </w:p>
    <w:p w14:paraId="19C0F188"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8.</w:t>
      </w:r>
      <w:r w:rsidRPr="000F6FCB">
        <w:rPr>
          <w:rFonts w:ascii="Arial" w:eastAsiaTheme="minorHAnsi" w:hAnsi="Arial" w:cs="Arial"/>
          <w:sz w:val="22"/>
        </w:rPr>
        <w:tab/>
        <w:t xml:space="preserve">Wei R, Wang J, Su M, et al. Missing Value Imputation Approach for Mass Spectrometry-based Metabolomics Data. </w:t>
      </w:r>
      <w:r w:rsidRPr="000F6FCB">
        <w:rPr>
          <w:rFonts w:ascii="Arial" w:eastAsiaTheme="minorHAnsi" w:hAnsi="Arial" w:cs="Arial"/>
          <w:i/>
          <w:iCs/>
          <w:sz w:val="22"/>
        </w:rPr>
        <w:t>Sci Rep</w:t>
      </w:r>
      <w:r w:rsidRPr="000F6FCB">
        <w:rPr>
          <w:rFonts w:ascii="Arial" w:eastAsiaTheme="minorHAnsi" w:hAnsi="Arial" w:cs="Arial"/>
          <w:sz w:val="22"/>
        </w:rPr>
        <w:t>. 2018;8(1):663. doi:10.1038/s41598-017-19120-0</w:t>
      </w:r>
    </w:p>
    <w:p w14:paraId="19FEA09C"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9.</w:t>
      </w:r>
      <w:r w:rsidRPr="000F6FCB">
        <w:rPr>
          <w:rFonts w:ascii="Arial" w:eastAsiaTheme="minorHAnsi" w:hAnsi="Arial" w:cs="Arial"/>
          <w:sz w:val="22"/>
        </w:rPr>
        <w:tab/>
        <w:t xml:space="preserve">Pang Z, Lu Y, Zhou G, et al. MetaboAnalyst 6.0: towards a unified platform for metabolomics data processing, analysis and interpretation. </w:t>
      </w:r>
      <w:r w:rsidRPr="000F6FCB">
        <w:rPr>
          <w:rFonts w:ascii="Arial" w:eastAsiaTheme="minorHAnsi" w:hAnsi="Arial" w:cs="Arial"/>
          <w:i/>
          <w:iCs/>
          <w:sz w:val="22"/>
        </w:rPr>
        <w:t>Nucleic Acids Res</w:t>
      </w:r>
      <w:r w:rsidRPr="000F6FCB">
        <w:rPr>
          <w:rFonts w:ascii="Arial" w:eastAsiaTheme="minorHAnsi" w:hAnsi="Arial" w:cs="Arial"/>
          <w:sz w:val="22"/>
        </w:rPr>
        <w:t>. 2024;52(W1):W398-W406. doi:10.1093/nar/gkae253</w:t>
      </w:r>
    </w:p>
    <w:p w14:paraId="58644EF9"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10.</w:t>
      </w:r>
      <w:r w:rsidRPr="000F6FCB">
        <w:rPr>
          <w:rFonts w:ascii="Arial" w:eastAsiaTheme="minorHAnsi" w:hAnsi="Arial" w:cs="Arial"/>
          <w:sz w:val="22"/>
        </w:rPr>
        <w:tab/>
        <w:t xml:space="preserve">Rohart F, Gautier B, Singh A, Lê Cao KA. mixOmics: An R package for ‘omics feature selection and multiple data integration. Schneidman D, ed. </w:t>
      </w:r>
      <w:r w:rsidRPr="000F6FCB">
        <w:rPr>
          <w:rFonts w:ascii="Arial" w:eastAsiaTheme="minorHAnsi" w:hAnsi="Arial" w:cs="Arial"/>
          <w:i/>
          <w:iCs/>
          <w:sz w:val="22"/>
        </w:rPr>
        <w:t>PLoS Comput Biol</w:t>
      </w:r>
      <w:r w:rsidRPr="000F6FCB">
        <w:rPr>
          <w:rFonts w:ascii="Arial" w:eastAsiaTheme="minorHAnsi" w:hAnsi="Arial" w:cs="Arial"/>
          <w:sz w:val="22"/>
        </w:rPr>
        <w:t>. 2017;13(11):e1005752. doi:10.1371/journal.pcbi.1005752</w:t>
      </w:r>
    </w:p>
    <w:p w14:paraId="1B36792E"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11.</w:t>
      </w:r>
      <w:r w:rsidRPr="000F6FCB">
        <w:rPr>
          <w:rFonts w:ascii="Arial" w:eastAsiaTheme="minorHAnsi" w:hAnsi="Arial" w:cs="Arial"/>
          <w:sz w:val="22"/>
        </w:rPr>
        <w:tab/>
        <w:t xml:space="preserve">Wickham H. </w:t>
      </w:r>
      <w:r w:rsidRPr="000F6FCB">
        <w:rPr>
          <w:rFonts w:ascii="Arial" w:eastAsiaTheme="minorHAnsi" w:hAnsi="Arial" w:cs="Arial"/>
          <w:i/>
          <w:iCs/>
          <w:sz w:val="22"/>
        </w:rPr>
        <w:t>Ggplot2: Elegant Graphics for Data Analysis</w:t>
      </w:r>
      <w:r w:rsidRPr="000F6FCB">
        <w:rPr>
          <w:rFonts w:ascii="Arial" w:eastAsiaTheme="minorHAnsi" w:hAnsi="Arial" w:cs="Arial"/>
          <w:sz w:val="22"/>
        </w:rPr>
        <w:t>. Second edition. Springer; 2016.</w:t>
      </w:r>
    </w:p>
    <w:p w14:paraId="13D3A192"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12.</w:t>
      </w:r>
      <w:r w:rsidRPr="000F6FCB">
        <w:rPr>
          <w:rFonts w:ascii="Arial" w:eastAsiaTheme="minorHAnsi" w:hAnsi="Arial" w:cs="Arial"/>
          <w:sz w:val="22"/>
        </w:rPr>
        <w:tab/>
        <w:t xml:space="preserve">Li S, Park Y, Duraisingham S, et al. Predicting Network Activity from High Throughput Metabolomics. Ouzounis CA, ed. </w:t>
      </w:r>
      <w:r w:rsidRPr="000F6FCB">
        <w:rPr>
          <w:rFonts w:ascii="Arial" w:eastAsiaTheme="minorHAnsi" w:hAnsi="Arial" w:cs="Arial"/>
          <w:i/>
          <w:iCs/>
          <w:sz w:val="22"/>
        </w:rPr>
        <w:t>PLoS Comput Biol</w:t>
      </w:r>
      <w:r w:rsidRPr="000F6FCB">
        <w:rPr>
          <w:rFonts w:ascii="Arial" w:eastAsiaTheme="minorHAnsi" w:hAnsi="Arial" w:cs="Arial"/>
          <w:sz w:val="22"/>
        </w:rPr>
        <w:t>. 2013;9(7):e1003123. doi:10.1371/journal.pcbi.1003123</w:t>
      </w:r>
    </w:p>
    <w:p w14:paraId="38EA18EF" w14:textId="77777777" w:rsidR="000F6FCB" w:rsidRPr="000F6FCB" w:rsidRDefault="000F6FCB" w:rsidP="00296B58">
      <w:pPr>
        <w:pStyle w:val="Bibliography"/>
        <w:spacing w:after="0"/>
        <w:rPr>
          <w:rFonts w:ascii="Arial" w:eastAsiaTheme="minorHAnsi" w:hAnsi="Arial" w:cs="Arial"/>
          <w:sz w:val="22"/>
        </w:rPr>
      </w:pPr>
      <w:r w:rsidRPr="000F6FCB">
        <w:rPr>
          <w:rFonts w:ascii="Arial" w:eastAsiaTheme="minorHAnsi" w:hAnsi="Arial" w:cs="Arial"/>
          <w:sz w:val="22"/>
        </w:rPr>
        <w:t>13.</w:t>
      </w:r>
      <w:r w:rsidRPr="000F6FCB">
        <w:rPr>
          <w:rFonts w:ascii="Arial" w:eastAsiaTheme="minorHAnsi" w:hAnsi="Arial" w:cs="Arial"/>
          <w:sz w:val="22"/>
        </w:rPr>
        <w:tab/>
        <w:t xml:space="preserve">Djoumbou Feunang Y, Eisner R, Knox C, et al. ClassyFire: automated chemical classification with a comprehensive, computable taxonomy. </w:t>
      </w:r>
      <w:r w:rsidRPr="000F6FCB">
        <w:rPr>
          <w:rFonts w:ascii="Arial" w:eastAsiaTheme="minorHAnsi" w:hAnsi="Arial" w:cs="Arial"/>
          <w:i/>
          <w:iCs/>
          <w:sz w:val="22"/>
        </w:rPr>
        <w:t>J Cheminform</w:t>
      </w:r>
      <w:r w:rsidRPr="000F6FCB">
        <w:rPr>
          <w:rFonts w:ascii="Arial" w:eastAsiaTheme="minorHAnsi" w:hAnsi="Arial" w:cs="Arial"/>
          <w:sz w:val="22"/>
        </w:rPr>
        <w:t>. 2016;8(1):61. doi:10.1186/s13321-016-0174-y</w:t>
      </w:r>
    </w:p>
    <w:p w14:paraId="44CD920F" w14:textId="07CB59D3" w:rsidR="004D3E21" w:rsidRPr="00FC72AD" w:rsidRDefault="003C5239" w:rsidP="00296B58">
      <w:pPr>
        <w:pStyle w:val="Bibliography"/>
        <w:spacing w:after="0"/>
        <w:rPr>
          <w:rFonts w:ascii="Arial" w:hAnsi="Arial" w:cs="Arial"/>
          <w:sz w:val="22"/>
          <w:szCs w:val="22"/>
        </w:rPr>
      </w:pPr>
      <w:r w:rsidRPr="00FC72AD">
        <w:rPr>
          <w:rFonts w:ascii="Arial" w:hAnsi="Arial" w:cs="Arial"/>
          <w:sz w:val="22"/>
          <w:szCs w:val="22"/>
        </w:rPr>
        <w:fldChar w:fldCharType="end"/>
      </w:r>
    </w:p>
    <w:sectPr w:rsidR="004D3E21" w:rsidRPr="00FC72AD" w:rsidSect="00AB64BC">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pgNumType w:fmt="numberInDash"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5BA5DA" w14:textId="77777777" w:rsidR="00E239AE" w:rsidRDefault="00E239AE" w:rsidP="00AB64BC">
      <w:r>
        <w:separator/>
      </w:r>
    </w:p>
  </w:endnote>
  <w:endnote w:type="continuationSeparator" w:id="0">
    <w:p w14:paraId="76B38D98" w14:textId="77777777" w:rsidR="00E239AE" w:rsidRDefault="00E239AE" w:rsidP="00AB6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87877939"/>
      <w:docPartObj>
        <w:docPartGallery w:val="Page Numbers (Bottom of Page)"/>
        <w:docPartUnique/>
      </w:docPartObj>
    </w:sdtPr>
    <w:sdtContent>
      <w:p w14:paraId="1657C944" w14:textId="289FC61E" w:rsidR="00AB64BC" w:rsidRDefault="00AB64BC" w:rsidP="00743F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2B39821" w14:textId="77777777" w:rsidR="00AB64BC" w:rsidRDefault="00AB64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81668439"/>
      <w:docPartObj>
        <w:docPartGallery w:val="Page Numbers (Bottom of Page)"/>
        <w:docPartUnique/>
      </w:docPartObj>
    </w:sdtPr>
    <w:sdtContent>
      <w:p w14:paraId="7F4E5B9F" w14:textId="555CEEC5" w:rsidR="00AB64BC" w:rsidRDefault="00AB64BC" w:rsidP="00743F56">
        <w:pPr>
          <w:pStyle w:val="Footer"/>
          <w:framePr w:wrap="none" w:vAnchor="text" w:hAnchor="margin" w:xAlign="center" w:y="1"/>
          <w:rPr>
            <w:rStyle w:val="PageNumber"/>
          </w:rPr>
        </w:pPr>
        <w:r w:rsidRPr="00AB64BC">
          <w:rPr>
            <w:rStyle w:val="PageNumber"/>
            <w:rFonts w:ascii="Arial" w:hAnsi="Arial" w:cs="Arial"/>
            <w:sz w:val="22"/>
            <w:szCs w:val="22"/>
          </w:rPr>
          <w:fldChar w:fldCharType="begin"/>
        </w:r>
        <w:r w:rsidRPr="00AB64BC">
          <w:rPr>
            <w:rStyle w:val="PageNumber"/>
            <w:rFonts w:ascii="Arial" w:hAnsi="Arial" w:cs="Arial"/>
            <w:sz w:val="22"/>
            <w:szCs w:val="22"/>
          </w:rPr>
          <w:instrText xml:space="preserve"> PAGE </w:instrText>
        </w:r>
        <w:r w:rsidRPr="00AB64BC">
          <w:rPr>
            <w:rStyle w:val="PageNumber"/>
            <w:rFonts w:ascii="Arial" w:hAnsi="Arial" w:cs="Arial"/>
            <w:sz w:val="22"/>
            <w:szCs w:val="22"/>
          </w:rPr>
          <w:fldChar w:fldCharType="separate"/>
        </w:r>
        <w:r w:rsidRPr="00AB64BC">
          <w:rPr>
            <w:rStyle w:val="PageNumber"/>
            <w:rFonts w:ascii="Arial" w:hAnsi="Arial" w:cs="Arial"/>
            <w:noProof/>
            <w:sz w:val="22"/>
            <w:szCs w:val="22"/>
          </w:rPr>
          <w:t>- 2 -</w:t>
        </w:r>
        <w:r w:rsidRPr="00AB64BC">
          <w:rPr>
            <w:rStyle w:val="PageNumber"/>
            <w:rFonts w:ascii="Arial" w:hAnsi="Arial" w:cs="Arial"/>
            <w:sz w:val="22"/>
            <w:szCs w:val="22"/>
          </w:rPr>
          <w:fldChar w:fldCharType="end"/>
        </w:r>
      </w:p>
    </w:sdtContent>
  </w:sdt>
  <w:p w14:paraId="29DEDE9E" w14:textId="77777777" w:rsidR="00AB64BC" w:rsidRDefault="00AB64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20235" w14:textId="77777777" w:rsidR="00AB64BC" w:rsidRDefault="00AB6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7EF21" w14:textId="77777777" w:rsidR="00E239AE" w:rsidRDefault="00E239AE" w:rsidP="00AB64BC">
      <w:r>
        <w:separator/>
      </w:r>
    </w:p>
  </w:footnote>
  <w:footnote w:type="continuationSeparator" w:id="0">
    <w:p w14:paraId="598C0820" w14:textId="77777777" w:rsidR="00E239AE" w:rsidRDefault="00E239AE" w:rsidP="00AB64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2DD161" w14:textId="77777777" w:rsidR="00AB64BC" w:rsidRDefault="00AB64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3C0DD" w14:textId="77777777" w:rsidR="00AB64BC" w:rsidRDefault="00AB64B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061E5A" w14:textId="77777777" w:rsidR="00AB64BC" w:rsidRDefault="00AB64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C83B22"/>
    <w:multiLevelType w:val="hybridMultilevel"/>
    <w:tmpl w:val="3B0EE178"/>
    <w:lvl w:ilvl="0" w:tplc="04090001">
      <w:start w:val="1"/>
      <w:numFmt w:val="bullet"/>
      <w:lvlText w:val=""/>
      <w:lvlJc w:val="left"/>
      <w:pPr>
        <w:ind w:left="720" w:hanging="360"/>
      </w:pPr>
      <w:rPr>
        <w:rFonts w:ascii="Symbol" w:hAnsi="Symbol" w:hint="default"/>
      </w:rPr>
    </w:lvl>
    <w:lvl w:ilvl="1" w:tplc="AAF4CEC8">
      <w:start w:val="1"/>
      <w:numFmt w:val="bullet"/>
      <w:lvlText w:val="o"/>
      <w:lvlJc w:val="left"/>
      <w:pPr>
        <w:ind w:left="1440" w:hanging="360"/>
      </w:pPr>
      <w:rPr>
        <w:rFonts w:ascii="Courier New" w:hAnsi="Courier New" w:cs="Courier New" w:hint="default"/>
        <w:color w:val="auto"/>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4376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606A"/>
    <w:rsid w:val="00026AE9"/>
    <w:rsid w:val="000542B0"/>
    <w:rsid w:val="000644CA"/>
    <w:rsid w:val="00074F69"/>
    <w:rsid w:val="0007586F"/>
    <w:rsid w:val="0007638B"/>
    <w:rsid w:val="00096A46"/>
    <w:rsid w:val="000D6FE2"/>
    <w:rsid w:val="000E4EC0"/>
    <w:rsid w:val="000F6FCB"/>
    <w:rsid w:val="00113699"/>
    <w:rsid w:val="00127F94"/>
    <w:rsid w:val="00132D95"/>
    <w:rsid w:val="00135ACA"/>
    <w:rsid w:val="00154A40"/>
    <w:rsid w:val="001615CF"/>
    <w:rsid w:val="00161974"/>
    <w:rsid w:val="001746FA"/>
    <w:rsid w:val="0018615A"/>
    <w:rsid w:val="001A1C6A"/>
    <w:rsid w:val="001C1026"/>
    <w:rsid w:val="001C5064"/>
    <w:rsid w:val="001E3C33"/>
    <w:rsid w:val="00207317"/>
    <w:rsid w:val="0021150B"/>
    <w:rsid w:val="0021344A"/>
    <w:rsid w:val="0023778A"/>
    <w:rsid w:val="00272269"/>
    <w:rsid w:val="00272D9E"/>
    <w:rsid w:val="00285419"/>
    <w:rsid w:val="00296B58"/>
    <w:rsid w:val="00297735"/>
    <w:rsid w:val="002A081C"/>
    <w:rsid w:val="002D6819"/>
    <w:rsid w:val="002E1D95"/>
    <w:rsid w:val="002F5388"/>
    <w:rsid w:val="00306379"/>
    <w:rsid w:val="00320443"/>
    <w:rsid w:val="003214AA"/>
    <w:rsid w:val="0032606A"/>
    <w:rsid w:val="0033342E"/>
    <w:rsid w:val="0033647D"/>
    <w:rsid w:val="00340728"/>
    <w:rsid w:val="003677A7"/>
    <w:rsid w:val="003B65BD"/>
    <w:rsid w:val="003C5239"/>
    <w:rsid w:val="003D0C1C"/>
    <w:rsid w:val="003E033A"/>
    <w:rsid w:val="003E74E4"/>
    <w:rsid w:val="003E7683"/>
    <w:rsid w:val="00400F7D"/>
    <w:rsid w:val="00405D03"/>
    <w:rsid w:val="00433746"/>
    <w:rsid w:val="004473ED"/>
    <w:rsid w:val="004736E4"/>
    <w:rsid w:val="00487794"/>
    <w:rsid w:val="00496F60"/>
    <w:rsid w:val="00497C40"/>
    <w:rsid w:val="004A6321"/>
    <w:rsid w:val="004B031A"/>
    <w:rsid w:val="004C5A0E"/>
    <w:rsid w:val="004D3E21"/>
    <w:rsid w:val="004D6435"/>
    <w:rsid w:val="004E0669"/>
    <w:rsid w:val="004E2046"/>
    <w:rsid w:val="004F3EEC"/>
    <w:rsid w:val="004F6F87"/>
    <w:rsid w:val="00525540"/>
    <w:rsid w:val="00576990"/>
    <w:rsid w:val="00585CF3"/>
    <w:rsid w:val="005D0FB6"/>
    <w:rsid w:val="005D4703"/>
    <w:rsid w:val="005D6989"/>
    <w:rsid w:val="005F6606"/>
    <w:rsid w:val="00611906"/>
    <w:rsid w:val="006210B1"/>
    <w:rsid w:val="00621F8A"/>
    <w:rsid w:val="006231BE"/>
    <w:rsid w:val="00627B71"/>
    <w:rsid w:val="006320EA"/>
    <w:rsid w:val="00634D5C"/>
    <w:rsid w:val="00643916"/>
    <w:rsid w:val="0065225C"/>
    <w:rsid w:val="00660EC3"/>
    <w:rsid w:val="00672841"/>
    <w:rsid w:val="006728E3"/>
    <w:rsid w:val="00673419"/>
    <w:rsid w:val="006904D5"/>
    <w:rsid w:val="006B1883"/>
    <w:rsid w:val="006B4FD4"/>
    <w:rsid w:val="006C2507"/>
    <w:rsid w:val="006C4B49"/>
    <w:rsid w:val="006E11EA"/>
    <w:rsid w:val="006E285B"/>
    <w:rsid w:val="006F2807"/>
    <w:rsid w:val="007064F9"/>
    <w:rsid w:val="00715F4C"/>
    <w:rsid w:val="00743F56"/>
    <w:rsid w:val="00753A89"/>
    <w:rsid w:val="007715CB"/>
    <w:rsid w:val="00774DE6"/>
    <w:rsid w:val="00784415"/>
    <w:rsid w:val="007A4F6D"/>
    <w:rsid w:val="007B3C0C"/>
    <w:rsid w:val="007B4951"/>
    <w:rsid w:val="007C16DA"/>
    <w:rsid w:val="007C30FB"/>
    <w:rsid w:val="007D768F"/>
    <w:rsid w:val="007E0313"/>
    <w:rsid w:val="007F08D8"/>
    <w:rsid w:val="007F3442"/>
    <w:rsid w:val="007F48B0"/>
    <w:rsid w:val="00822BD8"/>
    <w:rsid w:val="00831092"/>
    <w:rsid w:val="0083485C"/>
    <w:rsid w:val="00855275"/>
    <w:rsid w:val="00860E47"/>
    <w:rsid w:val="00864350"/>
    <w:rsid w:val="008A4A2E"/>
    <w:rsid w:val="008B735F"/>
    <w:rsid w:val="008C1772"/>
    <w:rsid w:val="008C3207"/>
    <w:rsid w:val="008E17B1"/>
    <w:rsid w:val="008E5228"/>
    <w:rsid w:val="008F1098"/>
    <w:rsid w:val="008F6F59"/>
    <w:rsid w:val="00900639"/>
    <w:rsid w:val="00900E51"/>
    <w:rsid w:val="00923658"/>
    <w:rsid w:val="0095758D"/>
    <w:rsid w:val="00966A5E"/>
    <w:rsid w:val="00967E6C"/>
    <w:rsid w:val="0097181F"/>
    <w:rsid w:val="00977209"/>
    <w:rsid w:val="00983328"/>
    <w:rsid w:val="009917E1"/>
    <w:rsid w:val="009B77A6"/>
    <w:rsid w:val="009C66D7"/>
    <w:rsid w:val="009D23E9"/>
    <w:rsid w:val="009F738B"/>
    <w:rsid w:val="00A0620C"/>
    <w:rsid w:val="00A10BB4"/>
    <w:rsid w:val="00A10E18"/>
    <w:rsid w:val="00A1219E"/>
    <w:rsid w:val="00A152E2"/>
    <w:rsid w:val="00A15624"/>
    <w:rsid w:val="00A23DCA"/>
    <w:rsid w:val="00A35F44"/>
    <w:rsid w:val="00A60228"/>
    <w:rsid w:val="00A73EC3"/>
    <w:rsid w:val="00A8550D"/>
    <w:rsid w:val="00A906D7"/>
    <w:rsid w:val="00A92E0E"/>
    <w:rsid w:val="00AA7314"/>
    <w:rsid w:val="00AB64BC"/>
    <w:rsid w:val="00AC3C05"/>
    <w:rsid w:val="00AC43A1"/>
    <w:rsid w:val="00AD75A5"/>
    <w:rsid w:val="00B20E25"/>
    <w:rsid w:val="00B3128A"/>
    <w:rsid w:val="00B3799A"/>
    <w:rsid w:val="00B50686"/>
    <w:rsid w:val="00B52C4A"/>
    <w:rsid w:val="00B86A9E"/>
    <w:rsid w:val="00BA1B45"/>
    <w:rsid w:val="00BC4A64"/>
    <w:rsid w:val="00BF202C"/>
    <w:rsid w:val="00C201BC"/>
    <w:rsid w:val="00C40DAA"/>
    <w:rsid w:val="00C4135E"/>
    <w:rsid w:val="00C60A24"/>
    <w:rsid w:val="00CA7474"/>
    <w:rsid w:val="00CC57B6"/>
    <w:rsid w:val="00CE2FD2"/>
    <w:rsid w:val="00CF3078"/>
    <w:rsid w:val="00D05F96"/>
    <w:rsid w:val="00D06E44"/>
    <w:rsid w:val="00D34402"/>
    <w:rsid w:val="00D36092"/>
    <w:rsid w:val="00D50954"/>
    <w:rsid w:val="00D70DC8"/>
    <w:rsid w:val="00D7187B"/>
    <w:rsid w:val="00DB0409"/>
    <w:rsid w:val="00DB71A8"/>
    <w:rsid w:val="00E02B1C"/>
    <w:rsid w:val="00E21E4D"/>
    <w:rsid w:val="00E227A4"/>
    <w:rsid w:val="00E239AE"/>
    <w:rsid w:val="00E25B8A"/>
    <w:rsid w:val="00E43550"/>
    <w:rsid w:val="00E50509"/>
    <w:rsid w:val="00E51900"/>
    <w:rsid w:val="00E5250F"/>
    <w:rsid w:val="00E53A02"/>
    <w:rsid w:val="00E66757"/>
    <w:rsid w:val="00E86FCD"/>
    <w:rsid w:val="00E91AF1"/>
    <w:rsid w:val="00E959FD"/>
    <w:rsid w:val="00EB42BE"/>
    <w:rsid w:val="00EC5C1C"/>
    <w:rsid w:val="00ED52A1"/>
    <w:rsid w:val="00EF4C9E"/>
    <w:rsid w:val="00F01241"/>
    <w:rsid w:val="00F0445E"/>
    <w:rsid w:val="00F11E13"/>
    <w:rsid w:val="00F13484"/>
    <w:rsid w:val="00F2040C"/>
    <w:rsid w:val="00F23A6E"/>
    <w:rsid w:val="00F24BF9"/>
    <w:rsid w:val="00F33FAD"/>
    <w:rsid w:val="00F4613E"/>
    <w:rsid w:val="00F5385E"/>
    <w:rsid w:val="00F602E3"/>
    <w:rsid w:val="00F6031F"/>
    <w:rsid w:val="00F714D0"/>
    <w:rsid w:val="00F761C4"/>
    <w:rsid w:val="00F8509B"/>
    <w:rsid w:val="00F9007D"/>
    <w:rsid w:val="00F95685"/>
    <w:rsid w:val="00F96DFA"/>
    <w:rsid w:val="00FA26DC"/>
    <w:rsid w:val="00FA54DE"/>
    <w:rsid w:val="00FA5D5A"/>
    <w:rsid w:val="00FC3054"/>
    <w:rsid w:val="00FC72AD"/>
    <w:rsid w:val="00FD5C5A"/>
    <w:rsid w:val="00FE346D"/>
    <w:rsid w:val="00FE3DDF"/>
    <w:rsid w:val="00FE50F4"/>
    <w:rsid w:val="00FE512E"/>
    <w:rsid w:val="00FE5E98"/>
    <w:rsid w:val="00FF0A50"/>
    <w:rsid w:val="00FF18B4"/>
    <w:rsid w:val="00FF7E26"/>
    <w:rsid w:val="0123B534"/>
    <w:rsid w:val="01CEA7BB"/>
    <w:rsid w:val="0244EC72"/>
    <w:rsid w:val="02E94B38"/>
    <w:rsid w:val="038B80A1"/>
    <w:rsid w:val="03D103F6"/>
    <w:rsid w:val="040904E3"/>
    <w:rsid w:val="0690C68E"/>
    <w:rsid w:val="07CDE9C2"/>
    <w:rsid w:val="07EDD61A"/>
    <w:rsid w:val="085772D6"/>
    <w:rsid w:val="0985F7D5"/>
    <w:rsid w:val="0A3E715B"/>
    <w:rsid w:val="0AF48D46"/>
    <w:rsid w:val="0B1DB8DE"/>
    <w:rsid w:val="0B79AD7A"/>
    <w:rsid w:val="0DA2BBB6"/>
    <w:rsid w:val="112BD3A6"/>
    <w:rsid w:val="121BE6D7"/>
    <w:rsid w:val="1235ACB5"/>
    <w:rsid w:val="1410C197"/>
    <w:rsid w:val="15639991"/>
    <w:rsid w:val="168C538F"/>
    <w:rsid w:val="170336FE"/>
    <w:rsid w:val="1716D8E4"/>
    <w:rsid w:val="19F088F9"/>
    <w:rsid w:val="1A91AAE5"/>
    <w:rsid w:val="1AC769CF"/>
    <w:rsid w:val="1ACE1265"/>
    <w:rsid w:val="1B32032E"/>
    <w:rsid w:val="1C0F587A"/>
    <w:rsid w:val="1CD14065"/>
    <w:rsid w:val="1D346BD9"/>
    <w:rsid w:val="1DB894FB"/>
    <w:rsid w:val="1DE34416"/>
    <w:rsid w:val="1EA56B40"/>
    <w:rsid w:val="1ECDC791"/>
    <w:rsid w:val="1EFF70AE"/>
    <w:rsid w:val="1FF623CC"/>
    <w:rsid w:val="21F76402"/>
    <w:rsid w:val="22147DE8"/>
    <w:rsid w:val="2353F0C8"/>
    <w:rsid w:val="24AACE7D"/>
    <w:rsid w:val="2507DD6F"/>
    <w:rsid w:val="27683FC9"/>
    <w:rsid w:val="2880596B"/>
    <w:rsid w:val="297A01DB"/>
    <w:rsid w:val="2ABCA199"/>
    <w:rsid w:val="2B296FDD"/>
    <w:rsid w:val="2BD1B691"/>
    <w:rsid w:val="2C62C68E"/>
    <w:rsid w:val="2F1DE90E"/>
    <w:rsid w:val="2FCCA7F6"/>
    <w:rsid w:val="30563476"/>
    <w:rsid w:val="325592D4"/>
    <w:rsid w:val="33515488"/>
    <w:rsid w:val="3360AEFA"/>
    <w:rsid w:val="33A81D42"/>
    <w:rsid w:val="33F857BB"/>
    <w:rsid w:val="3568979B"/>
    <w:rsid w:val="3579EA84"/>
    <w:rsid w:val="35AFB02C"/>
    <w:rsid w:val="3790D0EA"/>
    <w:rsid w:val="39A86232"/>
    <w:rsid w:val="39B89C79"/>
    <w:rsid w:val="3A5BE5C0"/>
    <w:rsid w:val="3B396888"/>
    <w:rsid w:val="3BA07CA8"/>
    <w:rsid w:val="3DA692B9"/>
    <w:rsid w:val="3DA69B4D"/>
    <w:rsid w:val="3F7A5CBB"/>
    <w:rsid w:val="3FEDE408"/>
    <w:rsid w:val="41A9F235"/>
    <w:rsid w:val="4439A7BF"/>
    <w:rsid w:val="444933ED"/>
    <w:rsid w:val="4492E583"/>
    <w:rsid w:val="47047487"/>
    <w:rsid w:val="48A7F720"/>
    <w:rsid w:val="49BE19B5"/>
    <w:rsid w:val="4A4122A1"/>
    <w:rsid w:val="4ADA35E6"/>
    <w:rsid w:val="4B401A5C"/>
    <w:rsid w:val="4BFA62B0"/>
    <w:rsid w:val="4C53BD91"/>
    <w:rsid w:val="4C955997"/>
    <w:rsid w:val="4CD138EC"/>
    <w:rsid w:val="4D77F11F"/>
    <w:rsid w:val="4FA66950"/>
    <w:rsid w:val="50BD414C"/>
    <w:rsid w:val="51F96C48"/>
    <w:rsid w:val="5252B9EB"/>
    <w:rsid w:val="52C7EAEE"/>
    <w:rsid w:val="5321BFD9"/>
    <w:rsid w:val="5327D23D"/>
    <w:rsid w:val="53424424"/>
    <w:rsid w:val="5529727A"/>
    <w:rsid w:val="56FF6504"/>
    <w:rsid w:val="5786D20E"/>
    <w:rsid w:val="59353B0B"/>
    <w:rsid w:val="59A51434"/>
    <w:rsid w:val="5AE5B72E"/>
    <w:rsid w:val="5BEC7462"/>
    <w:rsid w:val="5BF38514"/>
    <w:rsid w:val="5D56C361"/>
    <w:rsid w:val="5E0C04C9"/>
    <w:rsid w:val="5E57425F"/>
    <w:rsid w:val="5E865662"/>
    <w:rsid w:val="5F0F8B81"/>
    <w:rsid w:val="5F239FA4"/>
    <w:rsid w:val="5FD53583"/>
    <w:rsid w:val="61592F6C"/>
    <w:rsid w:val="61CFAA91"/>
    <w:rsid w:val="62A6B7A0"/>
    <w:rsid w:val="634EE520"/>
    <w:rsid w:val="63F772EF"/>
    <w:rsid w:val="64194DCB"/>
    <w:rsid w:val="6485C5A2"/>
    <w:rsid w:val="64904690"/>
    <w:rsid w:val="64B990C7"/>
    <w:rsid w:val="6687C80E"/>
    <w:rsid w:val="6704C863"/>
    <w:rsid w:val="68A3CF8D"/>
    <w:rsid w:val="696440C2"/>
    <w:rsid w:val="6985BEAA"/>
    <w:rsid w:val="69FE6162"/>
    <w:rsid w:val="6A61F5DD"/>
    <w:rsid w:val="6B5793FC"/>
    <w:rsid w:val="6BB3F26D"/>
    <w:rsid w:val="6CC24AD3"/>
    <w:rsid w:val="6D4DDF06"/>
    <w:rsid w:val="6DAC4FEA"/>
    <w:rsid w:val="6F35AEA6"/>
    <w:rsid w:val="7043673D"/>
    <w:rsid w:val="704D9437"/>
    <w:rsid w:val="70E2FFF8"/>
    <w:rsid w:val="71061A33"/>
    <w:rsid w:val="716B8596"/>
    <w:rsid w:val="71FE1F75"/>
    <w:rsid w:val="729E7FC3"/>
    <w:rsid w:val="7302A31D"/>
    <w:rsid w:val="73A3A576"/>
    <w:rsid w:val="742D63A8"/>
    <w:rsid w:val="74B4AB5D"/>
    <w:rsid w:val="7519F6A1"/>
    <w:rsid w:val="76D24883"/>
    <w:rsid w:val="771F0507"/>
    <w:rsid w:val="783E3348"/>
    <w:rsid w:val="788EBFB1"/>
    <w:rsid w:val="78915E8E"/>
    <w:rsid w:val="78E68C3D"/>
    <w:rsid w:val="7A47BB5E"/>
    <w:rsid w:val="7AA5D99C"/>
    <w:rsid w:val="7AC40AD7"/>
    <w:rsid w:val="7CCD5F5D"/>
    <w:rsid w:val="7D66E6FA"/>
    <w:rsid w:val="7D9277C3"/>
    <w:rsid w:val="7F982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ADE4C"/>
  <w15:chartTrackingRefBased/>
  <w15:docId w15:val="{03FBC98C-53E4-7344-8955-2F49F557B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FCB"/>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2606A"/>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2606A"/>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2606A"/>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2606A"/>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2606A"/>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2606A"/>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2606A"/>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2606A"/>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2606A"/>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60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60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260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60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60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60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60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60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606A"/>
    <w:rPr>
      <w:rFonts w:eastAsiaTheme="majorEastAsia" w:cstheme="majorBidi"/>
      <w:color w:val="272727" w:themeColor="text1" w:themeTint="D8"/>
    </w:rPr>
  </w:style>
  <w:style w:type="paragraph" w:styleId="Title">
    <w:name w:val="Title"/>
    <w:basedOn w:val="Normal"/>
    <w:next w:val="Normal"/>
    <w:link w:val="TitleChar"/>
    <w:uiPriority w:val="10"/>
    <w:qFormat/>
    <w:rsid w:val="0032606A"/>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260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606A"/>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260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606A"/>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2606A"/>
    <w:rPr>
      <w:i/>
      <w:iCs/>
      <w:color w:val="404040" w:themeColor="text1" w:themeTint="BF"/>
    </w:rPr>
  </w:style>
  <w:style w:type="paragraph" w:styleId="ListParagraph">
    <w:name w:val="List Paragraph"/>
    <w:basedOn w:val="Normal"/>
    <w:uiPriority w:val="34"/>
    <w:qFormat/>
    <w:rsid w:val="0032606A"/>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2606A"/>
    <w:rPr>
      <w:i/>
      <w:iCs/>
      <w:color w:val="0F4761" w:themeColor="accent1" w:themeShade="BF"/>
    </w:rPr>
  </w:style>
  <w:style w:type="paragraph" w:styleId="IntenseQuote">
    <w:name w:val="Intense Quote"/>
    <w:basedOn w:val="Normal"/>
    <w:next w:val="Normal"/>
    <w:link w:val="IntenseQuoteChar"/>
    <w:uiPriority w:val="30"/>
    <w:qFormat/>
    <w:rsid w:val="0032606A"/>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2606A"/>
    <w:rPr>
      <w:i/>
      <w:iCs/>
      <w:color w:val="0F4761" w:themeColor="accent1" w:themeShade="BF"/>
    </w:rPr>
  </w:style>
  <w:style w:type="character" w:styleId="IntenseReference">
    <w:name w:val="Intense Reference"/>
    <w:basedOn w:val="DefaultParagraphFont"/>
    <w:uiPriority w:val="32"/>
    <w:qFormat/>
    <w:rsid w:val="0032606A"/>
    <w:rPr>
      <w:b/>
      <w:bCs/>
      <w:smallCaps/>
      <w:color w:val="0F4761" w:themeColor="accent1" w:themeShade="BF"/>
      <w:spacing w:val="5"/>
    </w:rPr>
  </w:style>
  <w:style w:type="paragraph" w:customStyle="1" w:styleId="p1">
    <w:name w:val="p1"/>
    <w:basedOn w:val="Normal"/>
    <w:rsid w:val="00340728"/>
    <w:pPr>
      <w:spacing w:before="100" w:beforeAutospacing="1" w:after="100" w:afterAutospacing="1"/>
    </w:pPr>
  </w:style>
  <w:style w:type="character" w:styleId="CommentReference">
    <w:name w:val="annotation reference"/>
    <w:basedOn w:val="DefaultParagraphFont"/>
    <w:uiPriority w:val="99"/>
    <w:semiHidden/>
    <w:unhideWhenUsed/>
    <w:rsid w:val="00340728"/>
    <w:rPr>
      <w:sz w:val="16"/>
      <w:szCs w:val="16"/>
    </w:rPr>
  </w:style>
  <w:style w:type="character" w:styleId="Hyperlink">
    <w:name w:val="Hyperlink"/>
    <w:basedOn w:val="DefaultParagraphFont"/>
    <w:uiPriority w:val="99"/>
    <w:unhideWhenUsed/>
    <w:rsid w:val="00340728"/>
    <w:rPr>
      <w:color w:val="467886" w:themeColor="hyperlink"/>
      <w:u w:val="single"/>
    </w:rPr>
  </w:style>
  <w:style w:type="character" w:styleId="Mention">
    <w:name w:val="Mention"/>
    <w:basedOn w:val="DefaultParagraphFont"/>
    <w:uiPriority w:val="99"/>
    <w:unhideWhenUsed/>
    <w:rsid w:val="00340728"/>
    <w:rPr>
      <w:color w:val="2B579A"/>
      <w:shd w:val="clear" w:color="auto" w:fill="E1DFDD"/>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kern w:val="0"/>
      <w:sz w:val="20"/>
      <w:szCs w:val="20"/>
      <w14:ligatures w14:val="none"/>
    </w:rPr>
  </w:style>
  <w:style w:type="paragraph" w:styleId="Bibliography">
    <w:name w:val="Bibliography"/>
    <w:basedOn w:val="Normal"/>
    <w:next w:val="Normal"/>
    <w:uiPriority w:val="37"/>
    <w:unhideWhenUsed/>
    <w:rsid w:val="004D3E21"/>
    <w:pPr>
      <w:tabs>
        <w:tab w:val="left" w:pos="380"/>
      </w:tabs>
      <w:spacing w:after="240"/>
      <w:ind w:left="384" w:hanging="384"/>
    </w:pPr>
  </w:style>
  <w:style w:type="paragraph" w:styleId="Header">
    <w:name w:val="header"/>
    <w:basedOn w:val="Normal"/>
    <w:link w:val="HeaderChar"/>
    <w:uiPriority w:val="99"/>
    <w:unhideWhenUsed/>
    <w:rsid w:val="00AB64BC"/>
    <w:pPr>
      <w:tabs>
        <w:tab w:val="center" w:pos="4680"/>
        <w:tab w:val="right" w:pos="9360"/>
      </w:tabs>
    </w:pPr>
  </w:style>
  <w:style w:type="character" w:customStyle="1" w:styleId="HeaderChar">
    <w:name w:val="Header Char"/>
    <w:basedOn w:val="DefaultParagraphFont"/>
    <w:link w:val="Header"/>
    <w:uiPriority w:val="99"/>
    <w:rsid w:val="00AB64BC"/>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AB64BC"/>
    <w:pPr>
      <w:tabs>
        <w:tab w:val="center" w:pos="4680"/>
        <w:tab w:val="right" w:pos="9360"/>
      </w:tabs>
    </w:pPr>
  </w:style>
  <w:style w:type="character" w:customStyle="1" w:styleId="FooterChar">
    <w:name w:val="Footer Char"/>
    <w:basedOn w:val="DefaultParagraphFont"/>
    <w:link w:val="Footer"/>
    <w:uiPriority w:val="99"/>
    <w:rsid w:val="00AB64BC"/>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AB64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Resident xmlns="2b2e4ec7-6b51-40d9-a657-413b8d106af2">
      <UserInfo>
        <DisplayName/>
        <AccountId xsi:nil="true"/>
        <AccountType/>
      </UserInfo>
    </Resident>
    <lcf76f155ced4ddcb4097134ff3c332f xmlns="2b2e4ec7-6b51-40d9-a657-413b8d106af2">
      <Terms xmlns="http://schemas.microsoft.com/office/infopath/2007/PartnerControls"/>
    </lcf76f155ced4ddcb4097134ff3c332f>
    <TaxCatchAll xmlns="12e8c7ec-5f59-40ef-b1ca-d288221f299b" xsi:nil="true"/>
    <Assignment xmlns="2b2e4ec7-6b51-40d9-a657-413b8d106af2">
      <UserInfo>
        <DisplayName/>
        <AccountId xsi:nil="true"/>
        <AccountType/>
      </UserInfo>
    </Assignment>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3F7F2A09069342814081195BEB0A4C" ma:contentTypeVersion="17" ma:contentTypeDescription="Create a new document." ma:contentTypeScope="" ma:versionID="66c239ebd5612934ce92528fa3db65f7">
  <xsd:schema xmlns:xsd="http://www.w3.org/2001/XMLSchema" xmlns:xs="http://www.w3.org/2001/XMLSchema" xmlns:p="http://schemas.microsoft.com/office/2006/metadata/properties" xmlns:ns2="2b2e4ec7-6b51-40d9-a657-413b8d106af2" xmlns:ns3="12e8c7ec-5f59-40ef-b1ca-d288221f299b" targetNamespace="http://schemas.microsoft.com/office/2006/metadata/properties" ma:root="true" ma:fieldsID="6eb5f29da95b05ed74e3a58264b31da6" ns2:_="" ns3:_="">
    <xsd:import namespace="2b2e4ec7-6b51-40d9-a657-413b8d106af2"/>
    <xsd:import namespace="12e8c7ec-5f59-40ef-b1ca-d288221f299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Assignment" minOccurs="0"/>
                <xsd:element ref="ns2:Resident" minOccurs="0"/>
                <xsd:element ref="ns2:lcf76f155ced4ddcb4097134ff3c332f" minOccurs="0"/>
                <xsd:element ref="ns3:TaxCatchAll" minOccurs="0"/>
                <xsd:element ref="ns2:MediaServiceDateTaken"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2e4ec7-6b51-40d9-a657-413b8d106a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Assignment" ma:index="11" nillable="true" ma:displayName="Assignment" ma:format="Dropdown" ma:list="UserInfo" ma:SharePointGroup="0" ma:internalName="Assignment">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sident" ma:index="12" nillable="true" ma:displayName="Resident" ma:format="Dropdown" ma:list="UserInfo" ma:SharePointGroup="0" ma:internalName="Resident">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992fa3da-db31-45ba-92de-38f16e295a42" ma:termSetId="09814cd3-568e-fe90-9814-8d621ff8fb84" ma:anchorId="fba54fb3-c3e1-fe81-a776-ca4b69148c4d" ma:open="true" ma:isKeyword="false">
      <xsd:complexType>
        <xsd:sequence>
          <xsd:element ref="pc:Terms" minOccurs="0" maxOccurs="1"/>
        </xsd:sequence>
      </xsd:complex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LengthInSeconds" ma:index="24"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2e8c7ec-5f59-40ef-b1ca-d288221f299b"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75e4d760-9d03-4c2f-b52c-0666b12bdfe6}" ma:internalName="TaxCatchAll" ma:showField="CatchAllData" ma:web="12e8c7ec-5f59-40ef-b1ca-d288221f299b">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56DC30A-2E6A-443D-B750-A7DFFC07B910}">
  <ds:schemaRefs>
    <ds:schemaRef ds:uri="http://schemas.microsoft.com/office/2006/metadata/properties"/>
    <ds:schemaRef ds:uri="http://schemas.microsoft.com/office/infopath/2007/PartnerControls"/>
    <ds:schemaRef ds:uri="2b2e4ec7-6b51-40d9-a657-413b8d106af2"/>
    <ds:schemaRef ds:uri="12e8c7ec-5f59-40ef-b1ca-d288221f299b"/>
  </ds:schemaRefs>
</ds:datastoreItem>
</file>

<file path=customXml/itemProps2.xml><?xml version="1.0" encoding="utf-8"?>
<ds:datastoreItem xmlns:ds="http://schemas.openxmlformats.org/officeDocument/2006/customXml" ds:itemID="{330155BC-D7D7-4F9F-A011-DEBF2DE61979}">
  <ds:schemaRefs>
    <ds:schemaRef ds:uri="http://schemas.microsoft.com/sharepoint/v3/contenttype/forms"/>
  </ds:schemaRefs>
</ds:datastoreItem>
</file>

<file path=customXml/itemProps3.xml><?xml version="1.0" encoding="utf-8"?>
<ds:datastoreItem xmlns:ds="http://schemas.openxmlformats.org/officeDocument/2006/customXml" ds:itemID="{DB0C7021-2FC3-41D7-9528-E4DAA93EBE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2e4ec7-6b51-40d9-a657-413b8d106af2"/>
    <ds:schemaRef ds:uri="12e8c7ec-5f59-40ef-b1ca-d288221f29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4</Pages>
  <Words>7538</Words>
  <Characters>42967</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Joshua (NIH/NIA/IRP) [V]</dc:creator>
  <cp:keywords/>
  <dc:description/>
  <cp:lastModifiedBy>Preston, Joshua</cp:lastModifiedBy>
  <cp:revision>154</cp:revision>
  <dcterms:created xsi:type="dcterms:W3CDTF">2025-03-28T14:27:00Z</dcterms:created>
  <dcterms:modified xsi:type="dcterms:W3CDTF">2025-10-1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jI7MLRm2"/&gt;&lt;style id="http://www.zotero.org/styles/the-journal-of-heart-and-lung-transplantation" hasBibliography="1" bibliographyStyleHasBeenSet="1"/&gt;&lt;prefs&gt;&lt;pref name="fieldTyp</vt:lpwstr>
  </property>
  <property fmtid="{D5CDD505-2E9C-101B-9397-08002B2CF9AE}" pid="3" name="ZOTERO_PREF_2">
    <vt:lpwstr>e" value="Field"/&gt;&lt;/prefs&gt;&lt;/data&gt;</vt:lpwstr>
  </property>
  <property fmtid="{D5CDD505-2E9C-101B-9397-08002B2CF9AE}" pid="4" name="ContentTypeId">
    <vt:lpwstr>0x010100A53F7F2A09069342814081195BEB0A4C</vt:lpwstr>
  </property>
  <property fmtid="{D5CDD505-2E9C-101B-9397-08002B2CF9AE}" pid="5" name="MediaServiceImageTags">
    <vt:lpwstr/>
  </property>
</Properties>
</file>